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194F03" w14:textId="77777777" w:rsidR="0002637B" w:rsidRDefault="0002637B" w:rsidP="004B4681">
      <w:pPr>
        <w:spacing w:line="276" w:lineRule="auto"/>
        <w:ind w:firstLine="0"/>
        <w:rPr>
          <w:sz w:val="26"/>
          <w:szCs w:val="26"/>
        </w:rPr>
      </w:pPr>
    </w:p>
    <w:p w14:paraId="71F920E5" w14:textId="77777777" w:rsidR="001E27DF" w:rsidRPr="004B4681" w:rsidRDefault="001E27DF" w:rsidP="004B4681">
      <w:pPr>
        <w:pStyle w:val="Subtitle"/>
        <w:spacing w:line="276" w:lineRule="auto"/>
        <w:ind w:left="-694" w:right="-694"/>
        <w:jc w:val="both"/>
        <w:rPr>
          <w:rFonts w:cs="B Nazanin"/>
          <w:sz w:val="26"/>
          <w:szCs w:val="26"/>
          <w:rtl/>
          <w:lang w:bidi="fa-IR"/>
        </w:rPr>
      </w:pPr>
    </w:p>
    <w:p w14:paraId="7D6FE64D" w14:textId="77777777" w:rsidR="001E27DF" w:rsidRPr="00554F75" w:rsidRDefault="007C62D5" w:rsidP="00014EE3">
      <w:pPr>
        <w:pStyle w:val="a0"/>
        <w:rPr>
          <w:rFonts w:cs="B Nazanin"/>
          <w:b/>
          <w:bCs w:val="0"/>
          <w:sz w:val="24"/>
          <w:szCs w:val="24"/>
          <w:rtl/>
          <w:lang w:bidi="fa-IR"/>
        </w:rPr>
      </w:pPr>
      <w:bookmarkStart w:id="0" w:name="_Toc198912129"/>
      <w:r w:rsidRPr="00554F75">
        <w:rPr>
          <w:rFonts w:cs="B Nazanin" w:hint="cs"/>
          <w:b/>
          <w:bCs w:val="0"/>
          <w:sz w:val="24"/>
          <w:szCs w:val="24"/>
          <w:rtl/>
          <w:lang w:bidi="fa-IR"/>
        </w:rPr>
        <w:t>جدول 3-1</w:t>
      </w:r>
      <w:r w:rsidR="001D4651" w:rsidRPr="00554F75">
        <w:rPr>
          <w:rFonts w:cs="B Nazanin" w:hint="cs"/>
          <w:b/>
          <w:bCs w:val="0"/>
          <w:sz w:val="24"/>
          <w:szCs w:val="24"/>
          <w:rtl/>
          <w:lang w:bidi="fa-IR"/>
        </w:rPr>
        <w:t xml:space="preserve">: </w:t>
      </w:r>
      <w:r w:rsidR="001E27DF" w:rsidRPr="00554F75">
        <w:rPr>
          <w:rFonts w:cs="B Nazanin" w:hint="cs"/>
          <w:b/>
          <w:bCs w:val="0"/>
          <w:sz w:val="24"/>
          <w:szCs w:val="24"/>
          <w:rtl/>
          <w:lang w:bidi="fa-IR"/>
        </w:rPr>
        <w:t>متغیرهای مورد مطالعه</w:t>
      </w:r>
      <w:bookmarkEnd w:id="0"/>
    </w:p>
    <w:tbl>
      <w:tblPr>
        <w:bidiVisual/>
        <w:tblW w:w="25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01"/>
        <w:gridCol w:w="1173"/>
        <w:gridCol w:w="1740"/>
      </w:tblGrid>
      <w:tr w:rsidR="001E27DF" w:rsidRPr="004B4681" w14:paraId="068E3CA4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8E31494" w14:textId="77777777" w:rsidR="001E27DF" w:rsidRPr="00D220B4" w:rsidRDefault="00A56A9B" w:rsidP="004B4681">
            <w:pPr>
              <w:spacing w:line="276" w:lineRule="auto"/>
              <w:ind w:firstLine="0"/>
              <w:jc w:val="center"/>
              <w:rPr>
                <w:rFonts w:eastAsia="Calibri"/>
                <w:b/>
                <w:bCs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b/>
                <w:bCs/>
                <w:szCs w:val="24"/>
                <w:rtl/>
                <w:lang w:bidi="fa-IR"/>
              </w:rPr>
              <w:t>نام متغ</w:t>
            </w:r>
            <w:r w:rsidR="001E27DF" w:rsidRPr="00D220B4">
              <w:rPr>
                <w:rFonts w:eastAsia="Calibri" w:hint="cs"/>
                <w:b/>
                <w:bCs/>
                <w:szCs w:val="24"/>
                <w:rtl/>
                <w:lang w:bidi="fa-IR"/>
              </w:rPr>
              <w:t>یر</w:t>
            </w:r>
          </w:p>
        </w:tc>
        <w:tc>
          <w:tcPr>
            <w:tcW w:w="0" w:type="auto"/>
            <w:vAlign w:val="center"/>
          </w:tcPr>
          <w:p w14:paraId="4A994E4D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b/>
                <w:bCs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b/>
                <w:bCs/>
                <w:szCs w:val="24"/>
                <w:rtl/>
                <w:lang w:bidi="fa-IR"/>
              </w:rPr>
              <w:t>نوع متغییر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5DC652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b/>
                <w:bCs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b/>
                <w:bCs/>
                <w:szCs w:val="24"/>
                <w:rtl/>
                <w:lang w:bidi="fa-IR"/>
              </w:rPr>
              <w:t>روش اندازه گیری</w:t>
            </w:r>
          </w:p>
        </w:tc>
      </w:tr>
      <w:tr w:rsidR="001E27DF" w:rsidRPr="004B4681" w14:paraId="1FF7B039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9B91501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سولفات</w:t>
            </w:r>
          </w:p>
        </w:tc>
        <w:tc>
          <w:tcPr>
            <w:tcW w:w="0" w:type="auto"/>
            <w:vAlign w:val="center"/>
          </w:tcPr>
          <w:p w14:paraId="6C678E65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وابست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CE9A06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کدورت سنجی</w:t>
            </w:r>
          </w:p>
        </w:tc>
      </w:tr>
      <w:tr w:rsidR="001E27DF" w:rsidRPr="004B4681" w14:paraId="7E3B56CB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C303E97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</w:t>
            </w:r>
          </w:p>
        </w:tc>
        <w:tc>
          <w:tcPr>
            <w:tcW w:w="0" w:type="auto"/>
            <w:vAlign w:val="center"/>
          </w:tcPr>
          <w:p w14:paraId="61DE166C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وابست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0F18E9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73BA135D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57D93C5" w14:textId="77777777" w:rsidR="001E27DF" w:rsidRPr="00577839" w:rsidRDefault="001E27DF" w:rsidP="004B4681">
            <w:pPr>
              <w:tabs>
                <w:tab w:val="left" w:pos="219"/>
                <w:tab w:val="left" w:pos="369"/>
                <w:tab w:val="center" w:pos="1377"/>
              </w:tabs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577839">
              <w:rPr>
                <w:rFonts w:eastAsia="Calibri"/>
                <w:szCs w:val="24"/>
                <w:lang w:bidi="fa-IR"/>
              </w:rPr>
              <w:t>COD</w:t>
            </w:r>
          </w:p>
        </w:tc>
        <w:tc>
          <w:tcPr>
            <w:tcW w:w="0" w:type="auto"/>
            <w:vAlign w:val="center"/>
          </w:tcPr>
          <w:p w14:paraId="7D9AC74D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وابست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DCD3E7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اکسیداسیون</w:t>
            </w:r>
          </w:p>
        </w:tc>
      </w:tr>
      <w:tr w:rsidR="001E27DF" w:rsidRPr="004B4681" w14:paraId="53F46CC6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485DDCE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سرب</w:t>
            </w:r>
          </w:p>
        </w:tc>
        <w:tc>
          <w:tcPr>
            <w:tcW w:w="0" w:type="auto"/>
            <w:vAlign w:val="center"/>
          </w:tcPr>
          <w:p w14:paraId="5E9B0DF6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73864E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71CB2BAC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2FDCD4E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کادمیوم</w:t>
            </w:r>
          </w:p>
        </w:tc>
        <w:tc>
          <w:tcPr>
            <w:tcW w:w="0" w:type="auto"/>
            <w:vAlign w:val="center"/>
          </w:tcPr>
          <w:p w14:paraId="3DBA2053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76D4B7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4CC14D9D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A57525C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نیکل</w:t>
            </w:r>
          </w:p>
        </w:tc>
        <w:tc>
          <w:tcPr>
            <w:tcW w:w="0" w:type="auto"/>
            <w:vAlign w:val="center"/>
          </w:tcPr>
          <w:p w14:paraId="22FF440D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E27C24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58C54ED6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ECB6663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کروم</w:t>
            </w:r>
          </w:p>
        </w:tc>
        <w:tc>
          <w:tcPr>
            <w:tcW w:w="0" w:type="auto"/>
            <w:vAlign w:val="center"/>
          </w:tcPr>
          <w:p w14:paraId="4C23C273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E7917E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38947AF1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46E4D32" w14:textId="77777777" w:rsidR="001E27DF" w:rsidRPr="00D220B4" w:rsidRDefault="001E27DF" w:rsidP="004B4681">
            <w:pPr>
              <w:tabs>
                <w:tab w:val="left" w:pos="369"/>
                <w:tab w:val="center" w:pos="1377"/>
              </w:tabs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قلیاییت</w:t>
            </w:r>
          </w:p>
        </w:tc>
        <w:tc>
          <w:tcPr>
            <w:tcW w:w="0" w:type="auto"/>
            <w:vAlign w:val="center"/>
          </w:tcPr>
          <w:p w14:paraId="36944EC2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9E28EA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تیتراسیون</w:t>
            </w:r>
          </w:p>
        </w:tc>
      </w:tr>
      <w:tr w:rsidR="001E27DF" w:rsidRPr="004B4681" w14:paraId="7A828CE9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33D329D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روی</w:t>
            </w:r>
          </w:p>
        </w:tc>
        <w:tc>
          <w:tcPr>
            <w:tcW w:w="0" w:type="auto"/>
            <w:vAlign w:val="center"/>
          </w:tcPr>
          <w:p w14:paraId="4DCB7A51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2041A2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جذب اتمی فیلم</w:t>
            </w:r>
          </w:p>
        </w:tc>
      </w:tr>
      <w:tr w:rsidR="001E27DF" w:rsidRPr="004B4681" w14:paraId="7948FFBE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64B529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szCs w:val="24"/>
              </w:rPr>
              <w:t>TSS, VSS</w:t>
            </w:r>
          </w:p>
        </w:tc>
        <w:tc>
          <w:tcPr>
            <w:tcW w:w="0" w:type="auto"/>
            <w:vAlign w:val="center"/>
          </w:tcPr>
          <w:p w14:paraId="1B86E31A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szCs w:val="24"/>
                <w:rtl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C32401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szCs w:val="24"/>
                <w:rtl/>
              </w:rPr>
              <w:t>گراو</w:t>
            </w:r>
            <w:r w:rsidRPr="00D220B4">
              <w:rPr>
                <w:rFonts w:hint="cs"/>
                <w:szCs w:val="24"/>
                <w:rtl/>
              </w:rPr>
              <w:t>ی</w:t>
            </w:r>
            <w:r w:rsidRPr="00D220B4">
              <w:rPr>
                <w:rFonts w:hint="eastAsia"/>
                <w:szCs w:val="24"/>
                <w:rtl/>
              </w:rPr>
              <w:t>متر</w:t>
            </w:r>
            <w:r w:rsidRPr="00D220B4">
              <w:rPr>
                <w:rFonts w:hint="cs"/>
                <w:szCs w:val="24"/>
                <w:rtl/>
              </w:rPr>
              <w:t>ی</w:t>
            </w:r>
          </w:p>
        </w:tc>
      </w:tr>
      <w:tr w:rsidR="001E27DF" w:rsidRPr="004B4681" w14:paraId="695F82CE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08823DF" w14:textId="77777777" w:rsidR="001E27DF" w:rsidRPr="00D220B4" w:rsidRDefault="001E27DF" w:rsidP="004B4681">
            <w:pPr>
              <w:tabs>
                <w:tab w:val="left" w:pos="219"/>
                <w:tab w:val="left" w:pos="369"/>
                <w:tab w:val="center" w:pos="1377"/>
              </w:tabs>
              <w:spacing w:line="276" w:lineRule="auto"/>
              <w:ind w:firstLine="0"/>
              <w:jc w:val="center"/>
              <w:rPr>
                <w:rFonts w:eastAsia="Calibri"/>
                <w:szCs w:val="24"/>
                <w:lang w:bidi="fa-IR"/>
              </w:rPr>
            </w:pPr>
            <w:r w:rsidRPr="00D220B4">
              <w:rPr>
                <w:rFonts w:eastAsia="Calibri"/>
                <w:szCs w:val="24"/>
                <w:lang w:bidi="fa-IR"/>
              </w:rPr>
              <w:t>pH</w:t>
            </w:r>
          </w:p>
        </w:tc>
        <w:tc>
          <w:tcPr>
            <w:tcW w:w="0" w:type="auto"/>
            <w:vAlign w:val="center"/>
          </w:tcPr>
          <w:p w14:paraId="01D4E1A1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E09921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proofErr w:type="gramStart"/>
            <w:r w:rsidRPr="00D220B4">
              <w:rPr>
                <w:rFonts w:eastAsia="Calibri"/>
                <w:szCs w:val="24"/>
                <w:lang w:bidi="fa-IR"/>
              </w:rPr>
              <w:t>pH</w:t>
            </w:r>
            <w:r w:rsidRPr="00D220B4">
              <w:rPr>
                <w:rFonts w:eastAsia="Calibri" w:hint="cs"/>
                <w:szCs w:val="24"/>
                <w:rtl/>
                <w:lang w:bidi="fa-IR"/>
              </w:rPr>
              <w:t xml:space="preserve"> </w:t>
            </w:r>
            <w:r w:rsidRPr="00D220B4">
              <w:rPr>
                <w:rFonts w:eastAsia="Calibri"/>
                <w:szCs w:val="24"/>
                <w:lang w:bidi="fa-IR"/>
              </w:rPr>
              <w:t xml:space="preserve"> </w:t>
            </w:r>
            <w:r w:rsidRPr="00D220B4">
              <w:rPr>
                <w:rFonts w:eastAsia="Calibri" w:hint="cs"/>
                <w:szCs w:val="24"/>
                <w:rtl/>
                <w:lang w:bidi="fa-IR"/>
              </w:rPr>
              <w:t>متر</w:t>
            </w:r>
            <w:proofErr w:type="gramEnd"/>
          </w:p>
        </w:tc>
      </w:tr>
      <w:tr w:rsidR="001E27DF" w:rsidRPr="004B4681" w14:paraId="76B72777" w14:textId="77777777" w:rsidTr="009E7823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029F513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هدایت الکتریکی</w:t>
            </w:r>
          </w:p>
        </w:tc>
        <w:tc>
          <w:tcPr>
            <w:tcW w:w="0" w:type="auto"/>
            <w:vAlign w:val="center"/>
          </w:tcPr>
          <w:p w14:paraId="34ABA462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szCs w:val="24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مستقل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CE0C35" w14:textId="77777777" w:rsidR="001E27DF" w:rsidRPr="00D220B4" w:rsidRDefault="001E27DF" w:rsidP="004B4681">
            <w:pPr>
              <w:spacing w:line="276" w:lineRule="auto"/>
              <w:ind w:firstLine="0"/>
              <w:jc w:val="center"/>
              <w:rPr>
                <w:rFonts w:eastAsia="Calibri"/>
                <w:szCs w:val="24"/>
                <w:rtl/>
                <w:lang w:bidi="fa-IR"/>
              </w:rPr>
            </w:pPr>
            <w:r w:rsidRPr="00D220B4">
              <w:rPr>
                <w:rFonts w:eastAsia="Calibri" w:hint="cs"/>
                <w:szCs w:val="24"/>
                <w:rtl/>
                <w:lang w:bidi="fa-IR"/>
              </w:rPr>
              <w:t>هدایت سنج</w:t>
            </w:r>
          </w:p>
        </w:tc>
      </w:tr>
    </w:tbl>
    <w:p w14:paraId="6B71F4BE" w14:textId="77777777" w:rsidR="00942E55" w:rsidRDefault="00942E55" w:rsidP="00014EE3">
      <w:pPr>
        <w:pStyle w:val="Heading2"/>
        <w:rPr>
          <w:szCs w:val="24"/>
        </w:rPr>
      </w:pPr>
      <w:bookmarkStart w:id="1" w:name="_Toc197352381"/>
    </w:p>
    <w:p w14:paraId="0DC70840" w14:textId="5F8CB8A9" w:rsidR="0002637B" w:rsidRDefault="0002637B" w:rsidP="0002637B"/>
    <w:p w14:paraId="3495132C" w14:textId="560D486A" w:rsidR="005B2A57" w:rsidRDefault="005B2A57" w:rsidP="0002637B"/>
    <w:p w14:paraId="569FE4A5" w14:textId="603E7A26" w:rsidR="005B2A57" w:rsidRDefault="005B2A57" w:rsidP="0002637B"/>
    <w:p w14:paraId="57E0E7D5" w14:textId="66441366" w:rsidR="005B2A57" w:rsidRDefault="005B2A57" w:rsidP="0002637B"/>
    <w:p w14:paraId="5CA90F96" w14:textId="139C247C" w:rsidR="005B2A57" w:rsidRDefault="005B2A57" w:rsidP="0002637B"/>
    <w:p w14:paraId="683075B2" w14:textId="77777777" w:rsidR="005B2A57" w:rsidRPr="0002637B" w:rsidRDefault="005B2A57" w:rsidP="0002637B"/>
    <w:p w14:paraId="27943008" w14:textId="77777777" w:rsidR="009C75D5" w:rsidRPr="009A20EC" w:rsidRDefault="009A20EC" w:rsidP="00322CDE">
      <w:pPr>
        <w:pStyle w:val="Heading2"/>
        <w:rPr>
          <w:rFonts w:cs="B Nazanin"/>
          <w:sz w:val="32"/>
          <w:szCs w:val="32"/>
          <w:rtl/>
        </w:rPr>
      </w:pPr>
      <w:bookmarkStart w:id="2" w:name="_Toc199026986"/>
      <w:r w:rsidRPr="009A20EC">
        <w:rPr>
          <w:rFonts w:cs="B Nazanin" w:hint="cs"/>
          <w:sz w:val="32"/>
          <w:szCs w:val="32"/>
          <w:rtl/>
        </w:rPr>
        <w:lastRenderedPageBreak/>
        <w:t>3-</w:t>
      </w:r>
      <w:r w:rsidR="00322CDE">
        <w:rPr>
          <w:rFonts w:cs="B Nazanin"/>
          <w:sz w:val="32"/>
          <w:szCs w:val="32"/>
        </w:rPr>
        <w:t>5</w:t>
      </w:r>
      <w:r w:rsidRPr="009A20EC">
        <w:rPr>
          <w:rStyle w:val="Char2"/>
          <w:rFonts w:eastAsiaTheme="majorEastAsia" w:hint="cs"/>
          <w:bCs/>
          <w:sz w:val="32"/>
          <w:szCs w:val="32"/>
          <w:rtl/>
        </w:rPr>
        <w:t>-</w:t>
      </w:r>
      <w:r w:rsidR="009C75D5" w:rsidRPr="009A20EC">
        <w:rPr>
          <w:rFonts w:cs="B Nazanin" w:hint="cs"/>
          <w:sz w:val="32"/>
          <w:szCs w:val="32"/>
          <w:rtl/>
        </w:rPr>
        <w:t>طراحی و را‌ه‌اندازی</w:t>
      </w:r>
      <w:r w:rsidR="00A12E2F" w:rsidRPr="009A20EC">
        <w:rPr>
          <w:rFonts w:cs="B Nazanin" w:hint="cs"/>
          <w:sz w:val="32"/>
          <w:szCs w:val="32"/>
          <w:rtl/>
        </w:rPr>
        <w:t xml:space="preserve"> بیوراکتور با بستر سیال رو به پایین</w:t>
      </w:r>
      <w:bookmarkEnd w:id="2"/>
      <w:r w:rsidR="00A12E2F" w:rsidRPr="009A20EC">
        <w:rPr>
          <w:rFonts w:cs="B Nazanin" w:hint="cs"/>
          <w:sz w:val="32"/>
          <w:szCs w:val="32"/>
          <w:rtl/>
        </w:rPr>
        <w:t xml:space="preserve"> </w:t>
      </w:r>
      <w:bookmarkEnd w:id="1"/>
    </w:p>
    <w:p w14:paraId="7B035FE5" w14:textId="77777777" w:rsidR="00F01B7A" w:rsidRPr="00D220B4" w:rsidRDefault="009C75D5" w:rsidP="004B4681">
      <w:pPr>
        <w:spacing w:line="276" w:lineRule="auto"/>
        <w:ind w:firstLine="0"/>
        <w:rPr>
          <w:sz w:val="28"/>
          <w:lang w:eastAsia="zh-CN"/>
        </w:rPr>
      </w:pPr>
      <w:r w:rsidRPr="00D220B4">
        <w:rPr>
          <w:rFonts w:hint="cs"/>
          <w:sz w:val="28"/>
          <w:rtl/>
          <w:lang w:eastAsia="zh-CN"/>
        </w:rPr>
        <w:t>این تحقیق یک مطالعه تجربی در مقیاس آزمایشگاهی بوده که بر روی زهاب معدن مس انجام شد</w:t>
      </w:r>
      <w:r w:rsidR="00F33D4E" w:rsidRPr="00D220B4">
        <w:rPr>
          <w:rFonts w:hint="cs"/>
          <w:sz w:val="28"/>
          <w:rtl/>
          <w:lang w:eastAsia="zh-CN"/>
        </w:rPr>
        <w:t xml:space="preserve"> بدین منظور راکتور بستر سیال</w:t>
      </w:r>
      <w:r w:rsidR="00FB7F56" w:rsidRPr="00D220B4">
        <w:rPr>
          <w:rFonts w:hint="cs"/>
          <w:sz w:val="28"/>
          <w:rtl/>
          <w:lang w:eastAsia="zh-CN"/>
        </w:rPr>
        <w:t xml:space="preserve"> با جریان </w:t>
      </w:r>
      <w:r w:rsidR="00427868" w:rsidRPr="00D220B4">
        <w:rPr>
          <w:rFonts w:hint="cs"/>
          <w:sz w:val="28"/>
          <w:rtl/>
          <w:lang w:eastAsia="zh-CN"/>
        </w:rPr>
        <w:t xml:space="preserve">رو به پایین در آزمایشگاه طراحی گردید. </w:t>
      </w:r>
    </w:p>
    <w:p w14:paraId="4B82CED9" w14:textId="77777777" w:rsidR="00F01B7A" w:rsidRDefault="00F01B7A" w:rsidP="004B4681">
      <w:pPr>
        <w:spacing w:line="276" w:lineRule="auto"/>
        <w:ind w:firstLine="0"/>
        <w:rPr>
          <w:sz w:val="26"/>
          <w:szCs w:val="26"/>
          <w:lang w:eastAsia="zh-CN"/>
        </w:rPr>
      </w:pPr>
    </w:p>
    <w:p w14:paraId="74464201" w14:textId="77777777" w:rsidR="00F01B7A" w:rsidRDefault="00F01B7A" w:rsidP="004B4681">
      <w:pPr>
        <w:spacing w:line="276" w:lineRule="auto"/>
        <w:ind w:firstLine="0"/>
        <w:rPr>
          <w:sz w:val="26"/>
          <w:szCs w:val="26"/>
          <w:lang w:eastAsia="zh-CN"/>
        </w:rPr>
      </w:pPr>
    </w:p>
    <w:p w14:paraId="465F2523" w14:textId="77777777" w:rsidR="00F01B7A" w:rsidRDefault="00F01B7A" w:rsidP="004B4681">
      <w:pPr>
        <w:spacing w:line="276" w:lineRule="auto"/>
        <w:ind w:firstLine="0"/>
        <w:rPr>
          <w:sz w:val="26"/>
          <w:szCs w:val="26"/>
          <w:lang w:eastAsia="zh-CN"/>
        </w:rPr>
      </w:pPr>
    </w:p>
    <w:p w14:paraId="4B208475" w14:textId="77777777" w:rsidR="009A20EC" w:rsidRDefault="009A20EC" w:rsidP="004B4681">
      <w:pPr>
        <w:spacing w:line="276" w:lineRule="auto"/>
        <w:ind w:firstLine="0"/>
        <w:rPr>
          <w:sz w:val="26"/>
          <w:szCs w:val="26"/>
          <w:lang w:eastAsia="zh-CN"/>
        </w:rPr>
      </w:pPr>
    </w:p>
    <w:p w14:paraId="3986670D" w14:textId="77777777" w:rsidR="009A20EC" w:rsidRDefault="009A20EC" w:rsidP="004B4681">
      <w:pPr>
        <w:spacing w:line="276" w:lineRule="auto"/>
        <w:ind w:firstLine="0"/>
        <w:rPr>
          <w:sz w:val="26"/>
          <w:szCs w:val="26"/>
          <w:lang w:eastAsia="zh-CN"/>
        </w:rPr>
      </w:pPr>
    </w:p>
    <w:p w14:paraId="742C42CC" w14:textId="77777777" w:rsidR="00F01B7A" w:rsidRDefault="00F01B7A" w:rsidP="00F01B7A">
      <w:pPr>
        <w:spacing w:line="276" w:lineRule="auto"/>
        <w:rPr>
          <w:sz w:val="26"/>
          <w:szCs w:val="26"/>
        </w:rPr>
      </w:pPr>
      <w:r w:rsidRPr="004B4681">
        <w:rPr>
          <w:rFonts w:eastAsia="SimSun"/>
          <w:b/>
          <w:noProof/>
          <w:sz w:val="26"/>
          <w:szCs w:val="26"/>
          <w:rtl/>
        </w:rPr>
        <mc:AlternateContent>
          <mc:Choice Requires="wpg">
            <w:drawing>
              <wp:inline distT="0" distB="0" distL="0" distR="0" wp14:anchorId="3E49BDAE" wp14:editId="2DFE83D8">
                <wp:extent cx="5543550" cy="4381500"/>
                <wp:effectExtent l="0" t="0" r="0" b="0"/>
                <wp:docPr id="57" name="Group 5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43550" cy="4381500"/>
                          <a:chOff x="-95251" y="0"/>
                          <a:chExt cx="4481195" cy="4098153"/>
                        </a:xfrm>
                      </wpg:grpSpPr>
                      <pic:pic xmlns:pic="http://schemas.openxmlformats.org/drawingml/2006/picture">
                        <pic:nvPicPr>
                          <pic:cNvPr id="55" name="Picture 55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95251" y="0"/>
                            <a:ext cx="4424045" cy="409815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6" name="Text Box 56"/>
                        <wps:cNvSpPr txBox="1"/>
                        <wps:spPr>
                          <a:xfrm>
                            <a:off x="2362199" y="495124"/>
                            <a:ext cx="2023745" cy="234822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4F885C0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b/>
                                  <w:bCs/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b/>
                                  <w:bCs/>
                                  <w:sz w:val="16"/>
                                  <w:szCs w:val="18"/>
                                  <w:lang w:bidi="fa-IR"/>
                                </w:rPr>
                                <w:t>Legend:</w:t>
                              </w:r>
                            </w:p>
                            <w:p w14:paraId="6D2FEE7D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 xml:space="preserve">1. Feed </w:t>
                              </w:r>
                              <w:proofErr w:type="spellStart"/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reservoirent</w:t>
                              </w:r>
                              <w:proofErr w:type="spellEnd"/>
                            </w:p>
                            <w:p w14:paraId="62DD2626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2. Influent</w:t>
                              </w:r>
                            </w:p>
                            <w:p w14:paraId="590D59A4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3. Fluidized bed</w:t>
                              </w:r>
                            </w:p>
                            <w:p w14:paraId="7034E09C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4. Liquid-solid-gas separator and water level adjustor</w:t>
                              </w:r>
                            </w:p>
                            <w:p w14:paraId="3799C06D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5. Biogas outlet</w:t>
                              </w:r>
                            </w:p>
                            <w:p w14:paraId="2077E3E6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6. Effluent</w:t>
                              </w:r>
                            </w:p>
                            <w:p w14:paraId="326EC147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7. Recirculation flow</w:t>
                              </w:r>
                            </w:p>
                            <w:p w14:paraId="5DF988A6" w14:textId="77777777" w:rsidR="00742B3C" w:rsidRPr="00F01B7A" w:rsidRDefault="00742B3C" w:rsidP="00F01B7A">
                              <w:pPr>
                                <w:bidi w:val="0"/>
                                <w:ind w:firstLine="0"/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</w:pPr>
                              <w:r w:rsidRPr="00F01B7A">
                                <w:rPr>
                                  <w:sz w:val="16"/>
                                  <w:szCs w:val="18"/>
                                  <w:lang w:bidi="fa-IR"/>
                                </w:rPr>
                                <w:t>8. Pump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E49BDAE" id="Group 57" o:spid="_x0000_s1026" style="width:436.5pt;height:345pt;mso-position-horizontal-relative:char;mso-position-vertical-relative:line" coordorigin="-952" coordsize="44811,40981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5" o:spid="_x0000_s1027" type="#_x0000_t75" style="position:absolute;left:-952;width:44239;height:409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">
                  <v:imagedata r:id="rId9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6" o:spid="_x0000_s1028" type="#_x0000_t202" style="position:absolute;left:23621;top:4951;width:20238;height:234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" filled="f" stroked="f" strokeweight=".5pt">
                  <v:textbox>
                    <w:txbxContent>
                      <w:p w14:paraId="24F885C0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b/>
                            <w:bCs/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b/>
                            <w:bCs/>
                            <w:sz w:val="16"/>
                            <w:szCs w:val="18"/>
                            <w:lang w:bidi="fa-IR"/>
                          </w:rPr>
                          <w:t>Legend:</w:t>
                        </w:r>
                      </w:p>
                      <w:p w14:paraId="6D2FEE7D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 xml:space="preserve">1. Feed </w:t>
                        </w:r>
                        <w:proofErr w:type="spellStart"/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reservoirent</w:t>
                        </w:r>
                        <w:proofErr w:type="spellEnd"/>
                      </w:p>
                      <w:p w14:paraId="62DD2626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2. Influent</w:t>
                        </w:r>
                      </w:p>
                      <w:p w14:paraId="590D59A4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3. Fluidized bed</w:t>
                        </w:r>
                      </w:p>
                      <w:p w14:paraId="7034E09C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4. Liquid-solid-gas separator and water level adjustor</w:t>
                        </w:r>
                      </w:p>
                      <w:p w14:paraId="3799C06D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5. Biogas outlet</w:t>
                        </w:r>
                      </w:p>
                      <w:p w14:paraId="2077E3E6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6. Effluent</w:t>
                        </w:r>
                      </w:p>
                      <w:p w14:paraId="326EC147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7. Recirculation flow</w:t>
                        </w:r>
                      </w:p>
                      <w:p w14:paraId="5DF988A6" w14:textId="77777777" w:rsidR="00742B3C" w:rsidRPr="00F01B7A" w:rsidRDefault="00742B3C" w:rsidP="00F01B7A">
                        <w:pPr>
                          <w:bidi w:val="0"/>
                          <w:ind w:firstLine="0"/>
                          <w:rPr>
                            <w:sz w:val="16"/>
                            <w:szCs w:val="18"/>
                            <w:lang w:bidi="fa-IR"/>
                          </w:rPr>
                        </w:pPr>
                        <w:r w:rsidRPr="00F01B7A">
                          <w:rPr>
                            <w:sz w:val="16"/>
                            <w:szCs w:val="18"/>
                            <w:lang w:bidi="fa-IR"/>
                          </w:rPr>
                          <w:t>8. Pump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10B8D95" w14:textId="77777777" w:rsidR="00F01B7A" w:rsidRDefault="00F01B7A" w:rsidP="00F01B7A">
      <w:pPr>
        <w:spacing w:line="276" w:lineRule="auto"/>
        <w:rPr>
          <w:sz w:val="26"/>
          <w:szCs w:val="26"/>
        </w:rPr>
      </w:pPr>
    </w:p>
    <w:p w14:paraId="1343888A" w14:textId="77777777" w:rsidR="00F01B7A" w:rsidRPr="00D954E9" w:rsidRDefault="00F01B7A" w:rsidP="00B2457A">
      <w:pPr>
        <w:pStyle w:val="a"/>
        <w:rPr>
          <w:szCs w:val="20"/>
          <w:lang w:val="en-US"/>
        </w:rPr>
      </w:pPr>
      <w:bookmarkStart w:id="3" w:name="_Toc197363758"/>
      <w:r w:rsidRPr="0001296B">
        <w:rPr>
          <w:rFonts w:cs="B Nazanin" w:hint="cs"/>
          <w:sz w:val="24"/>
          <w:szCs w:val="24"/>
          <w:rtl/>
        </w:rPr>
        <w:t xml:space="preserve">شکل 3-2: </w:t>
      </w:r>
      <w:bookmarkEnd w:id="3"/>
      <w:r w:rsidR="001E2714" w:rsidRPr="0001296B">
        <w:rPr>
          <w:rFonts w:cs="B Nazanin" w:hint="cs"/>
          <w:sz w:val="24"/>
          <w:szCs w:val="24"/>
          <w:rtl/>
        </w:rPr>
        <w:t>طرح شماتیک بیوراکتور برای حذف سولفات و ترسیب مس</w:t>
      </w:r>
      <w:r w:rsidR="00F05B56">
        <w:rPr>
          <w:rFonts w:hint="cs"/>
          <w:rtl/>
        </w:rPr>
        <w:t xml:space="preserve"> </w:t>
      </w:r>
      <w:r w:rsidR="00D954E9">
        <w:rPr>
          <w:szCs w:val="20"/>
          <w:lang w:val="en-US"/>
        </w:rPr>
        <w:t>.</w:t>
      </w:r>
      <w:r w:rsidR="00D954E9">
        <w:rPr>
          <w:szCs w:val="20"/>
          <w:lang w:val="en-US"/>
        </w:rPr>
        <w:fldChar w:fldCharType="begin"/>
      </w:r>
      <w:r w:rsidR="00B2457A">
        <w:rPr>
          <w:szCs w:val="20"/>
          <w:lang w:val="en-US"/>
        </w:rPr>
        <w:instrText xml:space="preserve"> ADDIN EN.CITE &lt;EndNote&gt;&lt;Cite&gt;&lt;Author&gt;Zhou&lt;/Author&gt;&lt;Year&gt;2018&lt;/Year&gt;&lt;RecNum&gt;268&lt;/RecNum&gt;&lt;DisplayText&gt;[138]&lt;/DisplayText&gt;&lt;record&gt;&lt;rec-number&gt;268&lt;/rec-number&gt;&lt;foreign-keys&gt;&lt;key app="EN" db-id="wf2tazzx3ar0adera29vade7dxszw2aa95xw" timestamp="1746778354"&gt;268&lt;/key&gt;&lt;/foreign-keys&gt;&lt;ref-type name="Journal Article"&gt;17&lt;/ref-type&gt;&lt;contributors&gt;&lt;authors&gt;&lt;author&gt;Zhou, Haoyuan&lt;/author&gt;&lt;author&gt;Sheng, Yanqing&lt;/author&gt;&lt;author&gt;Zhao, Xuefei&lt;/author&gt;&lt;author&gt;Gross, Martin&lt;/author&gt;&lt;author&gt;Wen, Zhiyou&lt;/author&gt;&lt;/authors&gt;&lt;/contributors&gt;&lt;titles&gt;&lt;title&gt;Treatment of acidic sulfate-containing wastewater using revolving algae biofilm reactors: Sulfur removal performance and microbial community characterization&lt;/title&gt;&lt;secondary-title&gt;Bioresource Technology&lt;/secondary-title&gt;&lt;/titles&gt;&lt;periodical&gt;&lt;full-title&gt;Bioresource Technology&lt;/full-title&gt;&lt;/periodical&gt;&lt;pages&gt;24-34&lt;/pages&gt;&lt;volume&gt;264&lt;/volume&gt;&lt;keywords&gt;&lt;keyword&gt;Acid mine drainage&lt;/keyword&gt;&lt;keyword&gt;Sulfate removal&lt;/keyword&gt;&lt;keyword&gt;Revolving algae biofilm&lt;/keyword&gt;&lt;keyword&gt;Microbial community&lt;/keyword&gt;&lt;/keywords&gt;&lt;dates&gt;&lt;year&gt;2018&lt;/year&gt;&lt;pub-dates&gt;&lt;date&gt;2018/09/01/&lt;/date&gt;&lt;/pub-dates&gt;&lt;/dates&gt;&lt;isbn&gt;0960-8524&lt;/isbn&gt;&lt;urls&gt;&lt;related-urls&gt;&lt;url&gt;https://www.sciencedirect.com/science/article/pii/S0960852418307119&lt;/url&gt;&lt;/related-urls&gt;&lt;/urls&gt;&lt;electronic-resource-num&gt;https://doi.org/10.1016/j.biortech.2018.05.051&lt;/electronic-resource-num&gt;&lt;/record&gt;&lt;/Cite&gt;&lt;/EndNote&gt;</w:instrText>
      </w:r>
      <w:r w:rsidR="00D954E9">
        <w:rPr>
          <w:szCs w:val="20"/>
          <w:lang w:val="en-US"/>
        </w:rPr>
        <w:fldChar w:fldCharType="separate"/>
      </w:r>
      <w:r w:rsidR="00B2457A">
        <w:rPr>
          <w:noProof/>
          <w:szCs w:val="20"/>
          <w:lang w:val="en-US"/>
        </w:rPr>
        <w:t>[138]</w:t>
      </w:r>
      <w:r w:rsidR="00D954E9">
        <w:rPr>
          <w:szCs w:val="20"/>
          <w:lang w:val="en-US"/>
        </w:rPr>
        <w:fldChar w:fldCharType="end"/>
      </w:r>
    </w:p>
    <w:p w14:paraId="20D9CFD4" w14:textId="77777777" w:rsidR="00616D59" w:rsidRDefault="00616D59" w:rsidP="00F01B7A">
      <w:pPr>
        <w:pStyle w:val="a"/>
        <w:rPr>
          <w:szCs w:val="20"/>
        </w:rPr>
      </w:pPr>
    </w:p>
    <w:p w14:paraId="5F06CC9C" w14:textId="77777777" w:rsidR="00616D59" w:rsidRDefault="00616D59" w:rsidP="00F01B7A">
      <w:pPr>
        <w:pStyle w:val="a"/>
        <w:rPr>
          <w:szCs w:val="20"/>
        </w:rPr>
      </w:pPr>
    </w:p>
    <w:p w14:paraId="22E45949" w14:textId="77777777" w:rsidR="00616D59" w:rsidRDefault="00616D59" w:rsidP="00F01B7A">
      <w:pPr>
        <w:pStyle w:val="a"/>
        <w:rPr>
          <w:szCs w:val="20"/>
        </w:rPr>
      </w:pPr>
    </w:p>
    <w:p w14:paraId="6440A233" w14:textId="30905BF8" w:rsidR="00820D2E" w:rsidRDefault="00820D2E" w:rsidP="00174D91">
      <w:pPr>
        <w:spacing w:line="276" w:lineRule="auto"/>
        <w:rPr>
          <w:sz w:val="26"/>
          <w:szCs w:val="26"/>
          <w:lang w:bidi="fa-IR"/>
        </w:rPr>
      </w:pPr>
    </w:p>
    <w:p w14:paraId="2D251196" w14:textId="02206ED4" w:rsidR="00B033F9" w:rsidRDefault="00B033F9" w:rsidP="00174D91">
      <w:pPr>
        <w:spacing w:line="276" w:lineRule="auto"/>
        <w:rPr>
          <w:sz w:val="26"/>
          <w:szCs w:val="26"/>
          <w:lang w:bidi="fa-IR"/>
        </w:rPr>
      </w:pPr>
    </w:p>
    <w:p w14:paraId="31486B7F" w14:textId="4250AE9F" w:rsidR="00B033F9" w:rsidRDefault="00B033F9" w:rsidP="00174D91">
      <w:pPr>
        <w:spacing w:line="276" w:lineRule="auto"/>
        <w:rPr>
          <w:sz w:val="26"/>
          <w:szCs w:val="26"/>
          <w:lang w:bidi="fa-IR"/>
        </w:rPr>
      </w:pPr>
    </w:p>
    <w:p w14:paraId="2C47DF2E" w14:textId="77777777" w:rsidR="00B033F9" w:rsidRDefault="00B033F9" w:rsidP="00174D91">
      <w:pPr>
        <w:spacing w:line="276" w:lineRule="auto"/>
        <w:rPr>
          <w:sz w:val="26"/>
          <w:szCs w:val="26"/>
          <w:rtl/>
          <w:lang w:bidi="fa-IR"/>
        </w:rPr>
      </w:pPr>
    </w:p>
    <w:p w14:paraId="1E9B7823" w14:textId="77777777" w:rsidR="00820D2E" w:rsidRDefault="00820D2E" w:rsidP="00174D91">
      <w:pPr>
        <w:spacing w:line="276" w:lineRule="auto"/>
        <w:rPr>
          <w:sz w:val="26"/>
          <w:szCs w:val="26"/>
          <w:rtl/>
          <w:lang w:bidi="fa-IR"/>
        </w:rPr>
      </w:pPr>
    </w:p>
    <w:p w14:paraId="4D5CA8FC" w14:textId="77777777" w:rsidR="00820D2E" w:rsidRDefault="00820D2E" w:rsidP="00174D91">
      <w:pPr>
        <w:spacing w:line="276" w:lineRule="auto"/>
        <w:rPr>
          <w:sz w:val="26"/>
          <w:szCs w:val="26"/>
          <w:rtl/>
          <w:lang w:bidi="fa-IR"/>
        </w:rPr>
      </w:pPr>
    </w:p>
    <w:p w14:paraId="76CBB651" w14:textId="77777777" w:rsidR="00820D2E" w:rsidRDefault="00820D2E" w:rsidP="00174D91">
      <w:pPr>
        <w:spacing w:line="276" w:lineRule="auto"/>
        <w:rPr>
          <w:sz w:val="26"/>
          <w:szCs w:val="26"/>
          <w:lang w:bidi="fa-IR"/>
        </w:rPr>
      </w:pPr>
    </w:p>
    <w:p w14:paraId="001E3B6A" w14:textId="77777777" w:rsidR="00EC490F" w:rsidRDefault="00EC490F" w:rsidP="004B4681">
      <w:pPr>
        <w:spacing w:line="276" w:lineRule="auto"/>
        <w:rPr>
          <w:sz w:val="26"/>
          <w:szCs w:val="26"/>
          <w:lang w:bidi="fa-IR"/>
        </w:rPr>
      </w:pPr>
    </w:p>
    <w:p w14:paraId="22D9F9E5" w14:textId="77777777" w:rsidR="00EC490F" w:rsidRPr="004B4681" w:rsidRDefault="00EC490F" w:rsidP="004B4681">
      <w:pPr>
        <w:spacing w:line="276" w:lineRule="auto"/>
        <w:ind w:firstLine="0"/>
        <w:rPr>
          <w:sz w:val="26"/>
          <w:szCs w:val="26"/>
          <w:rtl/>
          <w:lang w:bidi="fa-IR"/>
        </w:rPr>
      </w:pPr>
    </w:p>
    <w:p w14:paraId="1F549C5D" w14:textId="77777777" w:rsidR="008608A4" w:rsidRDefault="00573052" w:rsidP="00B2457A">
      <w:pPr>
        <w:jc w:val="center"/>
        <w:rPr>
          <w:b/>
          <w:bCs/>
          <w:szCs w:val="24"/>
          <w:rtl/>
        </w:rPr>
      </w:pPr>
      <w:bookmarkStart w:id="4" w:name="_Toc198912131"/>
      <w:r w:rsidRPr="00200D13">
        <w:rPr>
          <w:rStyle w:val="Char0"/>
          <w:rFonts w:cs="B Nazanin" w:hint="cs"/>
          <w:sz w:val="24"/>
          <w:szCs w:val="24"/>
          <w:rtl/>
        </w:rPr>
        <w:t xml:space="preserve">جدول 3-3: </w:t>
      </w:r>
      <w:r w:rsidR="008608A4" w:rsidRPr="00200D13">
        <w:rPr>
          <w:rStyle w:val="Char0"/>
          <w:rFonts w:cs="B Nazanin" w:hint="cs"/>
          <w:sz w:val="24"/>
          <w:szCs w:val="24"/>
          <w:rtl/>
        </w:rPr>
        <w:t xml:space="preserve">عملکرد </w:t>
      </w:r>
      <w:r w:rsidR="00F96AE9" w:rsidRPr="00200D13">
        <w:rPr>
          <w:rStyle w:val="Char0"/>
          <w:rFonts w:cs="B Nazanin" w:hint="cs"/>
          <w:sz w:val="24"/>
          <w:szCs w:val="24"/>
          <w:rtl/>
        </w:rPr>
        <w:t>بهینه</w:t>
      </w:r>
      <w:r w:rsidR="008608A4" w:rsidRPr="00200D13">
        <w:rPr>
          <w:rStyle w:val="Char0"/>
          <w:rFonts w:cs="B Nazanin" w:hint="cs"/>
          <w:sz w:val="24"/>
          <w:szCs w:val="24"/>
          <w:rtl/>
        </w:rPr>
        <w:t xml:space="preserve"> ر</w:t>
      </w:r>
      <w:r w:rsidR="00F96AE9" w:rsidRPr="00200D13">
        <w:rPr>
          <w:rStyle w:val="Char0"/>
          <w:rFonts w:cs="B Nazanin" w:hint="cs"/>
          <w:sz w:val="24"/>
          <w:szCs w:val="24"/>
          <w:rtl/>
        </w:rPr>
        <w:t>ا</w:t>
      </w:r>
      <w:r w:rsidR="008608A4" w:rsidRPr="00200D13">
        <w:rPr>
          <w:rStyle w:val="Char0"/>
          <w:rFonts w:cs="B Nazanin" w:hint="cs"/>
          <w:sz w:val="24"/>
          <w:szCs w:val="24"/>
          <w:rtl/>
        </w:rPr>
        <w:t xml:space="preserve">کتور </w:t>
      </w:r>
      <w:r w:rsidR="008608A4" w:rsidRPr="00200D13">
        <w:rPr>
          <w:rStyle w:val="Char0"/>
          <w:rFonts w:cs="B Nazanin"/>
          <w:sz w:val="24"/>
          <w:szCs w:val="24"/>
        </w:rPr>
        <w:t>DF</w:t>
      </w:r>
      <w:r w:rsidR="00EC490F" w:rsidRPr="00200D13">
        <w:rPr>
          <w:rStyle w:val="Char0"/>
          <w:rFonts w:cs="B Nazanin"/>
          <w:sz w:val="24"/>
          <w:szCs w:val="24"/>
        </w:rPr>
        <w:t>F</w:t>
      </w:r>
      <w:r w:rsidR="00325223" w:rsidRPr="00200D13">
        <w:rPr>
          <w:rStyle w:val="Char0"/>
          <w:rFonts w:cs="B Nazanin"/>
          <w:sz w:val="24"/>
          <w:szCs w:val="24"/>
        </w:rPr>
        <w:t>B</w:t>
      </w:r>
      <w:r w:rsidR="008608A4" w:rsidRPr="00200D13">
        <w:rPr>
          <w:rStyle w:val="Char0"/>
          <w:rFonts w:cs="B Nazanin" w:hint="cs"/>
          <w:sz w:val="24"/>
          <w:szCs w:val="24"/>
          <w:rtl/>
        </w:rPr>
        <w:t xml:space="preserve"> برای حذف سولفات</w:t>
      </w:r>
      <w:bookmarkEnd w:id="4"/>
      <w:r w:rsidR="00D954E9" w:rsidRPr="0016734C">
        <w:rPr>
          <w:b/>
          <w:bCs/>
          <w:szCs w:val="24"/>
        </w:rPr>
        <w:t>.</w:t>
      </w:r>
      <w:r w:rsidR="00D954E9" w:rsidRPr="0016734C">
        <w:rPr>
          <w:b/>
          <w:bCs/>
          <w:szCs w:val="24"/>
        </w:rPr>
        <w:fldChar w:fldCharType="begin"/>
      </w:r>
      <w:r w:rsidR="00B2457A">
        <w:rPr>
          <w:b/>
          <w:bCs/>
          <w:szCs w:val="24"/>
        </w:rPr>
        <w:instrText xml:space="preserve"> ADDIN EN.CITE &lt;EndNote&gt;&lt;Cite&gt;&lt;Author&gt;Zhou&lt;/Author&gt;&lt;Year&gt;2018&lt;/Year&gt;&lt;RecNum&gt;268&lt;/RecNum&gt;&lt;DisplayText&gt;[138]&lt;/DisplayText&gt;&lt;record&gt;&lt;rec-number&gt;268&lt;/rec-number&gt;&lt;foreign-keys&gt;&lt;key app="EN" db-id="wf2tazzx3ar0adera29vade7dxszw2aa95xw" timestamp="1746778354"&gt;268&lt;/key&gt;&lt;/foreign-keys&gt;&lt;ref-type name="Journal Article"&gt;17&lt;/ref-type&gt;&lt;contributors&gt;&lt;authors&gt;&lt;author&gt;Zhou, Haoyuan&lt;/author&gt;&lt;author&gt;Sheng, Yanqing&lt;/author&gt;&lt;author&gt;Zhao, Xuefei&lt;/author&gt;&lt;author&gt;Gross, Martin&lt;/author&gt;&lt;author&gt;Wen, Zhiyou&lt;/author&gt;&lt;/authors&gt;&lt;/contributors&gt;&lt;titles&gt;&lt;title&gt;Treatment of acidic sulfate-containing wastewater using revolving algae biofilm reactors: Sulfur removal performance and microbial community characterization&lt;/title&gt;&lt;secondary-title&gt;Bioresource Technology&lt;/secondary-title&gt;&lt;/titles&gt;&lt;periodical&gt;&lt;full-title&gt;Bioresource Technology&lt;/full-title&gt;&lt;/periodical&gt;&lt;pages&gt;24-34&lt;/pages&gt;&lt;volume&gt;264&lt;/volume&gt;&lt;keywords&gt;&lt;keyword&gt;Acid mine drainage&lt;/keyword&gt;&lt;keyword&gt;Sulfate removal&lt;/keyword&gt;&lt;keyword&gt;Revolving algae biofilm&lt;/keyword&gt;&lt;keyword&gt;Microbial community&lt;/keyword&gt;&lt;/keywords&gt;&lt;dates&gt;&lt;year&gt;2018&lt;/year&gt;&lt;pub-dates&gt;&lt;date&gt;2018/09/01/&lt;/date&gt;&lt;/pub-dates&gt;&lt;/dates&gt;&lt;isbn&gt;0960-8524&lt;/isbn&gt;&lt;urls&gt;&lt;related-urls&gt;&lt;url&gt;https://www.sciencedirect.com/science/article/pii/S0960852418307119&lt;/url&gt;&lt;/related-urls&gt;&lt;/urls&gt;&lt;electronic-resource-num&gt;https://doi.org/10.1016/j.biortech.2018.05.051&lt;/electronic-resource-num&gt;&lt;/record&gt;&lt;/Cite&gt;&lt;/EndNote&gt;</w:instrText>
      </w:r>
      <w:r w:rsidR="00D954E9" w:rsidRPr="0016734C">
        <w:rPr>
          <w:b/>
          <w:bCs/>
          <w:szCs w:val="24"/>
        </w:rPr>
        <w:fldChar w:fldCharType="separate"/>
      </w:r>
      <w:r w:rsidR="00B2457A">
        <w:rPr>
          <w:b/>
          <w:bCs/>
          <w:noProof/>
          <w:szCs w:val="24"/>
        </w:rPr>
        <w:t>[138]</w:t>
      </w:r>
      <w:r w:rsidR="00D954E9" w:rsidRPr="0016734C">
        <w:rPr>
          <w:b/>
          <w:bCs/>
          <w:szCs w:val="24"/>
        </w:rPr>
        <w:fldChar w:fldCharType="end"/>
      </w:r>
    </w:p>
    <w:tbl>
      <w:tblPr>
        <w:tblStyle w:val="TableGrid"/>
        <w:bidiVisual/>
        <w:tblW w:w="0" w:type="auto"/>
        <w:tblInd w:w="-17" w:type="dxa"/>
        <w:tblLook w:val="04A0" w:firstRow="1" w:lastRow="0" w:firstColumn="1" w:lastColumn="0" w:noHBand="0" w:noVBand="1"/>
      </w:tblPr>
      <w:tblGrid>
        <w:gridCol w:w="679"/>
        <w:gridCol w:w="751"/>
        <w:gridCol w:w="822"/>
        <w:gridCol w:w="664"/>
        <w:gridCol w:w="622"/>
        <w:gridCol w:w="666"/>
        <w:gridCol w:w="618"/>
        <w:gridCol w:w="595"/>
        <w:gridCol w:w="660"/>
        <w:gridCol w:w="660"/>
        <w:gridCol w:w="660"/>
        <w:gridCol w:w="572"/>
        <w:gridCol w:w="876"/>
      </w:tblGrid>
      <w:tr w:rsidR="00F4402B" w:rsidRPr="00A020BE" w14:paraId="7A0BF030" w14:textId="77777777" w:rsidTr="006858DC">
        <w:tc>
          <w:tcPr>
            <w:tcW w:w="679" w:type="dxa"/>
          </w:tcPr>
          <w:p w14:paraId="0BFF594E" w14:textId="77777777" w:rsidR="00A75103" w:rsidRPr="00F4402B" w:rsidRDefault="006858D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زمان ماند (ساعت)</w:t>
            </w:r>
          </w:p>
        </w:tc>
        <w:tc>
          <w:tcPr>
            <w:tcW w:w="751" w:type="dxa"/>
          </w:tcPr>
          <w:p w14:paraId="5E11BDAE" w14:textId="77777777" w:rsidR="00A75103" w:rsidRPr="00F4402B" w:rsidRDefault="006858D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مواد پشتیبان</w:t>
            </w:r>
          </w:p>
        </w:tc>
        <w:tc>
          <w:tcPr>
            <w:tcW w:w="822" w:type="dxa"/>
          </w:tcPr>
          <w:p w14:paraId="69A6ACD3" w14:textId="77777777" w:rsidR="00A75103" w:rsidRPr="00F4402B" w:rsidRDefault="006858D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دما (درجه سانتیگراد)</w:t>
            </w:r>
          </w:p>
        </w:tc>
        <w:tc>
          <w:tcPr>
            <w:tcW w:w="664" w:type="dxa"/>
          </w:tcPr>
          <w:p w14:paraId="3A411B15" w14:textId="77777777" w:rsidR="00A75103" w:rsidRPr="00F4402B" w:rsidRDefault="006858D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سطح هوادهی (لیتر بر روز)</w:t>
            </w:r>
          </w:p>
        </w:tc>
        <w:tc>
          <w:tcPr>
            <w:tcW w:w="622" w:type="dxa"/>
          </w:tcPr>
          <w:p w14:paraId="6EB8B4D7" w14:textId="77777777" w:rsidR="00A75103" w:rsidRPr="00F4402B" w:rsidRDefault="006858D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اکسیژه محلول (میلی گرم بر لیتر)</w:t>
            </w:r>
          </w:p>
        </w:tc>
        <w:tc>
          <w:tcPr>
            <w:tcW w:w="666" w:type="dxa"/>
          </w:tcPr>
          <w:p w14:paraId="3EFE8F7F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اکسیژن اولیه</w:t>
            </w:r>
          </w:p>
        </w:tc>
        <w:tc>
          <w:tcPr>
            <w:tcW w:w="618" w:type="dxa"/>
          </w:tcPr>
          <w:p w14:paraId="46D3CA7C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منبع کربن</w:t>
            </w:r>
          </w:p>
        </w:tc>
        <w:tc>
          <w:tcPr>
            <w:tcW w:w="595" w:type="dxa"/>
          </w:tcPr>
          <w:p w14:paraId="460BDE99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درصد گوگرد بازیابی شده</w:t>
            </w:r>
          </w:p>
        </w:tc>
        <w:tc>
          <w:tcPr>
            <w:tcW w:w="660" w:type="dxa"/>
          </w:tcPr>
          <w:p w14:paraId="50676E78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درصد حذف سولفات</w:t>
            </w:r>
          </w:p>
        </w:tc>
        <w:tc>
          <w:tcPr>
            <w:tcW w:w="660" w:type="dxa"/>
          </w:tcPr>
          <w:p w14:paraId="2B05D819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  <w:lang w:bidi="fa-IR"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 xml:space="preserve">نسبت </w:t>
            </w:r>
            <w:r w:rsidRPr="00F4402B">
              <w:rPr>
                <w:rFonts w:cs="B Titr"/>
                <w:b/>
                <w:bCs/>
                <w:sz w:val="14"/>
                <w:szCs w:val="14"/>
              </w:rPr>
              <w:t xml:space="preserve">COD </w:t>
            </w:r>
            <w:r w:rsidRPr="00F4402B">
              <w:rPr>
                <w:rFonts w:cs="B Titr" w:hint="cs"/>
                <w:b/>
                <w:bCs/>
                <w:sz w:val="14"/>
                <w:szCs w:val="14"/>
                <w:rtl/>
                <w:lang w:bidi="fa-IR"/>
              </w:rPr>
              <w:t>بر سولفات</w:t>
            </w:r>
          </w:p>
        </w:tc>
        <w:tc>
          <w:tcPr>
            <w:tcW w:w="660" w:type="dxa"/>
          </w:tcPr>
          <w:p w14:paraId="1A3FFD25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ورودی سولفات</w:t>
            </w:r>
          </w:p>
          <w:p w14:paraId="23DF218D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(گرم بر لیتر)</w:t>
            </w:r>
          </w:p>
        </w:tc>
        <w:tc>
          <w:tcPr>
            <w:tcW w:w="572" w:type="dxa"/>
          </w:tcPr>
          <w:p w14:paraId="4216DF09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حجم راکتور</w:t>
            </w:r>
          </w:p>
          <w:p w14:paraId="02773AAF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(لیتر)</w:t>
            </w:r>
          </w:p>
        </w:tc>
        <w:tc>
          <w:tcPr>
            <w:tcW w:w="876" w:type="dxa"/>
          </w:tcPr>
          <w:p w14:paraId="3312F9F5" w14:textId="77777777" w:rsidR="00A75103" w:rsidRPr="00F4402B" w:rsidRDefault="00A75103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نوع راکتور</w:t>
            </w:r>
          </w:p>
        </w:tc>
      </w:tr>
      <w:tr w:rsidR="00F4402B" w:rsidRPr="00F4402B" w14:paraId="4CE2CACF" w14:textId="77777777" w:rsidTr="006858DC">
        <w:tc>
          <w:tcPr>
            <w:tcW w:w="679" w:type="dxa"/>
            <w:vMerge w:val="restart"/>
          </w:tcPr>
          <w:p w14:paraId="370A5D85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24</w:t>
            </w:r>
          </w:p>
        </w:tc>
        <w:tc>
          <w:tcPr>
            <w:tcW w:w="751" w:type="dxa"/>
            <w:vMerge w:val="restart"/>
          </w:tcPr>
          <w:p w14:paraId="23B2895D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  <w:r w:rsidRPr="00F4402B">
              <w:rPr>
                <w:rFonts w:cs="B Titr" w:hint="cs"/>
                <w:sz w:val="14"/>
                <w:szCs w:val="14"/>
                <w:rtl/>
              </w:rPr>
              <w:t>پلاستیک پلی اتیلن سبک خرد شده</w:t>
            </w:r>
          </w:p>
        </w:tc>
        <w:tc>
          <w:tcPr>
            <w:tcW w:w="822" w:type="dxa"/>
            <w:vMerge w:val="restart"/>
          </w:tcPr>
          <w:p w14:paraId="134C8AA8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30</w:t>
            </w:r>
          </w:p>
        </w:tc>
        <w:tc>
          <w:tcPr>
            <w:tcW w:w="664" w:type="dxa"/>
          </w:tcPr>
          <w:p w14:paraId="7A7008A6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2.28</w:t>
            </w:r>
          </w:p>
        </w:tc>
        <w:tc>
          <w:tcPr>
            <w:tcW w:w="622" w:type="dxa"/>
            <w:vMerge w:val="restart"/>
          </w:tcPr>
          <w:p w14:paraId="3708BC4B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  <w:r w:rsidRPr="00F4402B">
              <w:rPr>
                <w:rFonts w:cs="B Titr" w:hint="cs"/>
                <w:sz w:val="14"/>
                <w:szCs w:val="14"/>
                <w:rtl/>
              </w:rPr>
              <w:t>-</w:t>
            </w:r>
          </w:p>
        </w:tc>
        <w:tc>
          <w:tcPr>
            <w:tcW w:w="666" w:type="dxa"/>
            <w:vMerge w:val="restart"/>
          </w:tcPr>
          <w:p w14:paraId="652C69FA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  <w:r w:rsidRPr="00F4402B">
              <w:rPr>
                <w:rFonts w:cs="B Titr" w:hint="cs"/>
                <w:sz w:val="14"/>
                <w:szCs w:val="14"/>
                <w:rtl/>
              </w:rPr>
              <w:t>هوای فیلتر شده از زیر راکتور</w:t>
            </w:r>
          </w:p>
        </w:tc>
        <w:tc>
          <w:tcPr>
            <w:tcW w:w="618" w:type="dxa"/>
            <w:vMerge w:val="restart"/>
          </w:tcPr>
          <w:p w14:paraId="73EA88C3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</w:p>
          <w:p w14:paraId="078DA518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  <w:r w:rsidRPr="00F4402B">
              <w:rPr>
                <w:rFonts w:cs="B Titr" w:hint="cs"/>
                <w:sz w:val="14"/>
                <w:szCs w:val="14"/>
                <w:rtl/>
              </w:rPr>
              <w:t>لاکتات</w:t>
            </w:r>
          </w:p>
        </w:tc>
        <w:tc>
          <w:tcPr>
            <w:tcW w:w="595" w:type="dxa"/>
          </w:tcPr>
          <w:p w14:paraId="60032DC2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52</w:t>
            </w:r>
          </w:p>
        </w:tc>
        <w:tc>
          <w:tcPr>
            <w:tcW w:w="660" w:type="dxa"/>
          </w:tcPr>
          <w:p w14:paraId="74FF5379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75</w:t>
            </w:r>
          </w:p>
        </w:tc>
        <w:tc>
          <w:tcPr>
            <w:tcW w:w="660" w:type="dxa"/>
          </w:tcPr>
          <w:p w14:paraId="02324DA9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0.66</w:t>
            </w:r>
          </w:p>
        </w:tc>
        <w:tc>
          <w:tcPr>
            <w:tcW w:w="660" w:type="dxa"/>
          </w:tcPr>
          <w:p w14:paraId="5ED9F3E1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3.9</w:t>
            </w:r>
          </w:p>
        </w:tc>
        <w:tc>
          <w:tcPr>
            <w:tcW w:w="572" w:type="dxa"/>
            <w:vMerge w:val="restart"/>
          </w:tcPr>
          <w:p w14:paraId="6A6DF460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2.3</w:t>
            </w:r>
          </w:p>
        </w:tc>
        <w:tc>
          <w:tcPr>
            <w:tcW w:w="876" w:type="dxa"/>
            <w:vMerge w:val="restart"/>
          </w:tcPr>
          <w:p w14:paraId="1744FE77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sz w:val="14"/>
                <w:szCs w:val="14"/>
                <w:rtl/>
              </w:rPr>
            </w:pPr>
            <w:r w:rsidRPr="00F4402B">
              <w:rPr>
                <w:rFonts w:cs="B Titr" w:hint="cs"/>
                <w:sz w:val="14"/>
                <w:szCs w:val="14"/>
                <w:rtl/>
              </w:rPr>
              <w:t>بیهوازی بابسترسیال روبه پایین</w:t>
            </w:r>
          </w:p>
        </w:tc>
      </w:tr>
      <w:tr w:rsidR="00F4402B" w:rsidRPr="00F4402B" w14:paraId="08606DC8" w14:textId="77777777" w:rsidTr="006858DC">
        <w:tc>
          <w:tcPr>
            <w:tcW w:w="679" w:type="dxa"/>
            <w:vMerge/>
          </w:tcPr>
          <w:p w14:paraId="338B4E27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751" w:type="dxa"/>
            <w:vMerge/>
          </w:tcPr>
          <w:p w14:paraId="0241F7AD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822" w:type="dxa"/>
            <w:vMerge/>
          </w:tcPr>
          <w:p w14:paraId="37C76298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664" w:type="dxa"/>
          </w:tcPr>
          <w:p w14:paraId="771E2447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3.42</w:t>
            </w:r>
          </w:p>
        </w:tc>
        <w:tc>
          <w:tcPr>
            <w:tcW w:w="622" w:type="dxa"/>
            <w:vMerge/>
          </w:tcPr>
          <w:p w14:paraId="5A62BE70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666" w:type="dxa"/>
            <w:vMerge/>
          </w:tcPr>
          <w:p w14:paraId="1930B844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618" w:type="dxa"/>
            <w:vMerge/>
          </w:tcPr>
          <w:p w14:paraId="7D19B98E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595" w:type="dxa"/>
          </w:tcPr>
          <w:p w14:paraId="5EF066E8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54</w:t>
            </w:r>
          </w:p>
        </w:tc>
        <w:tc>
          <w:tcPr>
            <w:tcW w:w="660" w:type="dxa"/>
          </w:tcPr>
          <w:p w14:paraId="47A8C8E5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77</w:t>
            </w:r>
          </w:p>
        </w:tc>
        <w:tc>
          <w:tcPr>
            <w:tcW w:w="660" w:type="dxa"/>
          </w:tcPr>
          <w:p w14:paraId="312FC146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0.67</w:t>
            </w:r>
          </w:p>
        </w:tc>
        <w:tc>
          <w:tcPr>
            <w:tcW w:w="660" w:type="dxa"/>
          </w:tcPr>
          <w:p w14:paraId="10166A3B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  <w:r w:rsidRPr="00F4402B">
              <w:rPr>
                <w:rFonts w:cs="B Titr" w:hint="cs"/>
                <w:b/>
                <w:bCs/>
                <w:sz w:val="14"/>
                <w:szCs w:val="14"/>
                <w:rtl/>
              </w:rPr>
              <w:t>6.2</w:t>
            </w:r>
          </w:p>
        </w:tc>
        <w:tc>
          <w:tcPr>
            <w:tcW w:w="572" w:type="dxa"/>
            <w:vMerge/>
          </w:tcPr>
          <w:p w14:paraId="46F61E11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  <w:tc>
          <w:tcPr>
            <w:tcW w:w="876" w:type="dxa"/>
            <w:vMerge/>
          </w:tcPr>
          <w:p w14:paraId="6AEC5AB3" w14:textId="77777777" w:rsidR="00641A3C" w:rsidRPr="00F4402B" w:rsidRDefault="00641A3C" w:rsidP="0016734C">
            <w:pPr>
              <w:ind w:firstLine="0"/>
              <w:jc w:val="center"/>
              <w:rPr>
                <w:rFonts w:cs="B Titr"/>
                <w:b/>
                <w:bCs/>
                <w:sz w:val="14"/>
                <w:szCs w:val="14"/>
                <w:rtl/>
              </w:rPr>
            </w:pPr>
          </w:p>
        </w:tc>
      </w:tr>
    </w:tbl>
    <w:p w14:paraId="03A9B8FD" w14:textId="77777777" w:rsidR="001052B5" w:rsidRPr="008D12E9" w:rsidRDefault="001052B5" w:rsidP="001052B5">
      <w:pPr>
        <w:spacing w:line="240" w:lineRule="auto"/>
        <w:jc w:val="center"/>
        <w:rPr>
          <w:rtl/>
        </w:rPr>
        <w:sectPr w:rsidR="001052B5" w:rsidRPr="008D12E9" w:rsidSect="005D1F88">
          <w:footerReference w:type="default" r:id="rId10"/>
          <w:footerReference w:type="first" r:id="rId11"/>
          <w:footnotePr>
            <w:numRestart w:val="eachPage"/>
          </w:footnotePr>
          <w:type w:val="continuous"/>
          <w:pgSz w:w="12240" w:h="15840"/>
          <w:pgMar w:top="1985" w:right="1701" w:bottom="1701" w:left="1701" w:header="720" w:footer="720" w:gutter="0"/>
          <w:pgNumType w:chapStyle="1"/>
          <w:cols w:space="720"/>
          <w:docGrid w:linePitch="360"/>
        </w:sectPr>
      </w:pPr>
    </w:p>
    <w:p w14:paraId="212A6401" w14:textId="77777777" w:rsidR="00DD4EC3" w:rsidRDefault="00DD4EC3" w:rsidP="002A49B7">
      <w:pPr>
        <w:jc w:val="center"/>
        <w:rPr>
          <w:rStyle w:val="Char0"/>
          <w:rFonts w:cs="B Nazanin"/>
          <w:sz w:val="24"/>
          <w:szCs w:val="24"/>
        </w:rPr>
      </w:pPr>
    </w:p>
    <w:p w14:paraId="724B46A3" w14:textId="77777777" w:rsidR="00DD4EC3" w:rsidRDefault="00DD4EC3" w:rsidP="002A49B7">
      <w:pPr>
        <w:jc w:val="center"/>
        <w:rPr>
          <w:rStyle w:val="Char0"/>
          <w:rFonts w:cs="B Nazanin"/>
          <w:sz w:val="24"/>
          <w:szCs w:val="24"/>
        </w:rPr>
      </w:pPr>
    </w:p>
    <w:p w14:paraId="4CE1D7F8" w14:textId="77777777" w:rsidR="00DD4EC3" w:rsidRDefault="00DD4EC3" w:rsidP="002A49B7">
      <w:pPr>
        <w:jc w:val="center"/>
        <w:rPr>
          <w:rStyle w:val="Char0"/>
          <w:rFonts w:cs="B Nazanin"/>
          <w:sz w:val="24"/>
          <w:szCs w:val="24"/>
        </w:rPr>
      </w:pPr>
    </w:p>
    <w:p w14:paraId="0F272F92" w14:textId="77777777" w:rsidR="00DD4EC3" w:rsidRDefault="00DD4EC3" w:rsidP="002A49B7">
      <w:pPr>
        <w:jc w:val="center"/>
        <w:rPr>
          <w:rStyle w:val="Char0"/>
          <w:rFonts w:cs="B Nazanin"/>
          <w:sz w:val="24"/>
          <w:szCs w:val="24"/>
        </w:rPr>
      </w:pPr>
    </w:p>
    <w:p w14:paraId="6D58ABC9" w14:textId="77777777" w:rsidR="00DD4EC3" w:rsidRDefault="00DD4EC3" w:rsidP="002A49B7">
      <w:pPr>
        <w:jc w:val="center"/>
        <w:rPr>
          <w:rStyle w:val="Char0"/>
          <w:rFonts w:cs="B Nazanin"/>
          <w:sz w:val="24"/>
          <w:szCs w:val="24"/>
        </w:rPr>
      </w:pPr>
    </w:p>
    <w:p w14:paraId="7DC31D40" w14:textId="77777777" w:rsidR="001052B5" w:rsidRPr="002A49B7" w:rsidRDefault="001052B5" w:rsidP="002A49B7">
      <w:pPr>
        <w:jc w:val="center"/>
        <w:rPr>
          <w:b/>
          <w:bCs/>
          <w:szCs w:val="24"/>
        </w:rPr>
      </w:pPr>
      <w:bookmarkStart w:id="5" w:name="_Toc198912134"/>
      <w:r w:rsidRPr="002A49B7">
        <w:rPr>
          <w:rStyle w:val="Char0"/>
          <w:rFonts w:cs="B Nazanin" w:hint="cs"/>
          <w:sz w:val="24"/>
          <w:szCs w:val="24"/>
          <w:rtl/>
        </w:rPr>
        <w:t xml:space="preserve">جدول 4-1: </w:t>
      </w:r>
      <w:r w:rsidRPr="002A49B7">
        <w:rPr>
          <w:rStyle w:val="Char0"/>
          <w:rFonts w:cs="B Nazanin"/>
          <w:sz w:val="24"/>
          <w:szCs w:val="24"/>
          <w:rtl/>
        </w:rPr>
        <w:t>میانگین نتایج ورودي و خروجی هدایت الکتریکی</w:t>
      </w:r>
      <w:r w:rsidRPr="002A49B7">
        <w:rPr>
          <w:rStyle w:val="Char0"/>
          <w:rFonts w:cs="B Nazanin" w:hint="cs"/>
          <w:sz w:val="24"/>
          <w:szCs w:val="24"/>
          <w:rtl/>
        </w:rPr>
        <w:t>،</w:t>
      </w:r>
      <w:r w:rsidRPr="002A49B7">
        <w:rPr>
          <w:rStyle w:val="Char0"/>
          <w:rFonts w:cs="B Nazanin"/>
          <w:sz w:val="24"/>
          <w:szCs w:val="24"/>
          <w:rtl/>
        </w:rPr>
        <w:t xml:space="preserve"> </w:t>
      </w:r>
      <w:r w:rsidRPr="002A49B7">
        <w:rPr>
          <w:rStyle w:val="Char0"/>
          <w:rFonts w:cs="B Nazanin"/>
          <w:sz w:val="24"/>
          <w:szCs w:val="24"/>
        </w:rPr>
        <w:t>TSS</w:t>
      </w:r>
      <w:r w:rsidRPr="002A49B7">
        <w:rPr>
          <w:rStyle w:val="Char0"/>
          <w:rFonts w:cs="B Nazanin"/>
          <w:sz w:val="24"/>
          <w:szCs w:val="24"/>
          <w:rtl/>
        </w:rPr>
        <w:t>،</w:t>
      </w:r>
      <w:r w:rsidRPr="002A49B7">
        <w:rPr>
          <w:rStyle w:val="Char0"/>
          <w:rFonts w:cs="B Nazanin"/>
          <w:sz w:val="24"/>
          <w:szCs w:val="24"/>
        </w:rPr>
        <w:t xml:space="preserve">VSS </w:t>
      </w:r>
      <w:r w:rsidRPr="002A49B7">
        <w:rPr>
          <w:rStyle w:val="Char0"/>
          <w:rFonts w:cs="B Nazanin"/>
          <w:sz w:val="24"/>
          <w:szCs w:val="24"/>
          <w:rtl/>
        </w:rPr>
        <w:t xml:space="preserve">، </w:t>
      </w:r>
      <w:r w:rsidRPr="002A49B7">
        <w:rPr>
          <w:rStyle w:val="Char0"/>
          <w:rFonts w:cs="B Nazanin"/>
          <w:sz w:val="24"/>
          <w:szCs w:val="24"/>
        </w:rPr>
        <w:t>COD</w:t>
      </w:r>
      <w:r w:rsidRPr="002A49B7">
        <w:rPr>
          <w:rStyle w:val="Char0"/>
          <w:rFonts w:cs="B Nazanin" w:hint="cs"/>
          <w:sz w:val="24"/>
          <w:szCs w:val="24"/>
          <w:rtl/>
        </w:rPr>
        <w:t xml:space="preserve"> و </w:t>
      </w:r>
      <w:r w:rsidRPr="002A49B7">
        <w:rPr>
          <w:rStyle w:val="Char0"/>
          <w:rFonts w:cs="B Nazanin"/>
          <w:sz w:val="24"/>
          <w:szCs w:val="24"/>
          <w:rtl/>
        </w:rPr>
        <w:t>قلیائیت</w:t>
      </w:r>
      <w:bookmarkEnd w:id="5"/>
      <w:r w:rsidRPr="002A49B7">
        <w:rPr>
          <w:b/>
          <w:bCs/>
          <w:szCs w:val="24"/>
          <w:rtl/>
        </w:rPr>
        <w:t xml:space="preserve"> از بیوراکتور در دوره سازش میکروبی</w:t>
      </w:r>
    </w:p>
    <w:p w14:paraId="41461B5C" w14:textId="77777777" w:rsidR="00BC132D" w:rsidRDefault="00BC132D" w:rsidP="00BC132D">
      <w:pPr>
        <w:pStyle w:val="a0"/>
      </w:pPr>
    </w:p>
    <w:p w14:paraId="39945CAF" w14:textId="77777777" w:rsidR="00BC132D" w:rsidRPr="00BC132D" w:rsidRDefault="00BC132D" w:rsidP="00BC132D">
      <w:pPr>
        <w:pStyle w:val="a0"/>
        <w:rPr>
          <w:rtl/>
        </w:rPr>
      </w:pPr>
    </w:p>
    <w:tbl>
      <w:tblPr>
        <w:tblW w:w="5059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663"/>
        <w:gridCol w:w="683"/>
        <w:gridCol w:w="992"/>
        <w:gridCol w:w="683"/>
        <w:gridCol w:w="683"/>
        <w:gridCol w:w="991"/>
        <w:gridCol w:w="527"/>
        <w:gridCol w:w="684"/>
        <w:gridCol w:w="992"/>
        <w:gridCol w:w="681"/>
        <w:gridCol w:w="837"/>
        <w:gridCol w:w="991"/>
        <w:gridCol w:w="683"/>
        <w:gridCol w:w="683"/>
        <w:gridCol w:w="992"/>
      </w:tblGrid>
      <w:tr w:rsidR="001052B5" w:rsidRPr="00187F0B" w14:paraId="4D3DB00C" w14:textId="77777777" w:rsidTr="00A108E4">
        <w:trPr>
          <w:trHeight w:val="20"/>
          <w:jc w:val="center"/>
        </w:trPr>
        <w:tc>
          <w:tcPr>
            <w:tcW w:w="810" w:type="dxa"/>
            <w:vMerge w:val="restart"/>
            <w:vAlign w:val="center"/>
          </w:tcPr>
          <w:p w14:paraId="0BB46B43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>زمان ماند</w:t>
            </w:r>
            <w:r>
              <w:rPr>
                <w:rFonts w:eastAsia="Times New Roman" w:hint="cs"/>
                <w:b/>
                <w:bCs/>
                <w:sz w:val="18"/>
                <w:szCs w:val="20"/>
                <w:rtl/>
              </w:rPr>
              <w:t xml:space="preserve"> </w:t>
            </w: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>(ساعت)</w:t>
            </w:r>
          </w:p>
        </w:tc>
        <w:tc>
          <w:tcPr>
            <w:tcW w:w="2338" w:type="dxa"/>
            <w:gridSpan w:val="3"/>
            <w:vAlign w:val="center"/>
          </w:tcPr>
          <w:p w14:paraId="238399F8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 xml:space="preserve">COD 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2B1CA0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357" w:type="dxa"/>
            <w:gridSpan w:val="3"/>
            <w:vAlign w:val="center"/>
          </w:tcPr>
          <w:p w14:paraId="0AB69484" w14:textId="77777777" w:rsidR="001052B5" w:rsidRPr="00187F0B" w:rsidRDefault="001052B5" w:rsidP="00B50A72">
            <w:pPr>
              <w:spacing w:line="240" w:lineRule="auto"/>
              <w:ind w:firstLine="0"/>
              <w:jc w:val="center"/>
              <w:rPr>
                <w:b/>
                <w:bCs/>
                <w:sz w:val="18"/>
                <w:szCs w:val="20"/>
              </w:rPr>
            </w:pPr>
            <w:r w:rsidRPr="00187F0B">
              <w:rPr>
                <w:b/>
                <w:bCs/>
                <w:sz w:val="18"/>
                <w:szCs w:val="20"/>
              </w:rPr>
              <w:t>TSS</w:t>
            </w:r>
            <w:r w:rsidR="002B1CA0">
              <w:rPr>
                <w:b/>
                <w:bCs/>
                <w:sz w:val="18"/>
                <w:szCs w:val="20"/>
              </w:rPr>
              <w:t xml:space="preserve"> 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2B1CA0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  <w:r w:rsidRPr="00187F0B">
              <w:rPr>
                <w:rFonts w:hint="cs"/>
                <w:b/>
                <w:bCs/>
                <w:sz w:val="18"/>
                <w:szCs w:val="20"/>
                <w:rtl/>
              </w:rPr>
              <w:t xml:space="preserve"> </w:t>
            </w:r>
          </w:p>
        </w:tc>
        <w:tc>
          <w:tcPr>
            <w:tcW w:w="2203" w:type="dxa"/>
            <w:gridSpan w:val="3"/>
            <w:vAlign w:val="center"/>
          </w:tcPr>
          <w:p w14:paraId="196C4221" w14:textId="77777777" w:rsidR="001052B5" w:rsidRPr="00187F0B" w:rsidRDefault="001052B5" w:rsidP="00B50A72">
            <w:pPr>
              <w:spacing w:line="240" w:lineRule="auto"/>
              <w:ind w:firstLine="0"/>
              <w:jc w:val="center"/>
              <w:rPr>
                <w:b/>
                <w:bCs/>
                <w:sz w:val="18"/>
                <w:szCs w:val="20"/>
              </w:rPr>
            </w:pPr>
            <w:r w:rsidRPr="00187F0B">
              <w:rPr>
                <w:b/>
                <w:bCs/>
                <w:sz w:val="18"/>
                <w:szCs w:val="20"/>
              </w:rPr>
              <w:t>VSS</w:t>
            </w:r>
            <w:r w:rsidR="002B1CA0">
              <w:rPr>
                <w:b/>
                <w:bCs/>
                <w:sz w:val="18"/>
                <w:szCs w:val="20"/>
              </w:rPr>
              <w:t xml:space="preserve"> 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2B1CA0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  <w:r w:rsidRPr="00187F0B">
              <w:rPr>
                <w:rFonts w:hint="cs"/>
                <w:b/>
                <w:bCs/>
                <w:sz w:val="18"/>
                <w:szCs w:val="20"/>
                <w:rtl/>
              </w:rPr>
              <w:t xml:space="preserve"> </w:t>
            </w:r>
          </w:p>
        </w:tc>
        <w:tc>
          <w:tcPr>
            <w:tcW w:w="2509" w:type="dxa"/>
            <w:gridSpan w:val="3"/>
            <w:vAlign w:val="center"/>
          </w:tcPr>
          <w:p w14:paraId="6931ABFA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b/>
                <w:bCs/>
                <w:sz w:val="18"/>
                <w:szCs w:val="20"/>
              </w:rPr>
            </w:pPr>
            <w:r w:rsidRPr="00187F0B">
              <w:rPr>
                <w:b/>
                <w:bCs/>
                <w:sz w:val="18"/>
                <w:szCs w:val="20"/>
              </w:rPr>
              <w:t>EC (</w:t>
            </w:r>
            <w:proofErr w:type="spellStart"/>
            <w:r w:rsidRPr="00187F0B">
              <w:rPr>
                <w:b/>
                <w:bCs/>
                <w:sz w:val="18"/>
                <w:szCs w:val="20"/>
              </w:rPr>
              <w:t>mmoh</w:t>
            </w:r>
            <w:proofErr w:type="spellEnd"/>
            <w:r w:rsidRPr="00187F0B">
              <w:rPr>
                <w:b/>
                <w:bCs/>
                <w:sz w:val="18"/>
                <w:szCs w:val="20"/>
              </w:rPr>
              <w:t>/cm)</w:t>
            </w:r>
          </w:p>
        </w:tc>
        <w:tc>
          <w:tcPr>
            <w:tcW w:w="2358" w:type="dxa"/>
            <w:gridSpan w:val="3"/>
            <w:vAlign w:val="center"/>
          </w:tcPr>
          <w:p w14:paraId="319F744E" w14:textId="77777777" w:rsidR="001052B5" w:rsidRPr="00187F0B" w:rsidRDefault="001052B5" w:rsidP="00B50A72">
            <w:pPr>
              <w:spacing w:line="240" w:lineRule="auto"/>
              <w:ind w:firstLine="0"/>
              <w:jc w:val="center"/>
              <w:rPr>
                <w:b/>
                <w:bCs/>
                <w:sz w:val="18"/>
                <w:szCs w:val="20"/>
              </w:rPr>
            </w:pPr>
            <w:r w:rsidRPr="00187F0B">
              <w:rPr>
                <w:b/>
                <w:bCs/>
                <w:sz w:val="18"/>
                <w:szCs w:val="20"/>
              </w:rPr>
              <w:t>Alkalinity</w:t>
            </w:r>
            <w:r w:rsidR="002B1CA0">
              <w:rPr>
                <w:b/>
                <w:bCs/>
                <w:sz w:val="18"/>
                <w:szCs w:val="20"/>
              </w:rPr>
              <w:t xml:space="preserve"> </w:t>
            </w:r>
            <w:r w:rsidR="002B1CA0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2B1CA0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216F5E">
              <w:rPr>
                <w:rFonts w:eastAsia="Times New Roman" w:cs="Times New Roman"/>
                <w:b/>
                <w:bCs/>
                <w:sz w:val="18"/>
                <w:szCs w:val="18"/>
              </w:rPr>
              <w:t xml:space="preserve"> caco</w:t>
            </w:r>
            <w:r w:rsidR="00216F5E">
              <w:rPr>
                <w:rFonts w:eastAsia="Times New Roman" w:cs="Times New Roman"/>
                <w:b/>
                <w:bCs/>
                <w:sz w:val="18"/>
                <w:szCs w:val="18"/>
                <w:vertAlign w:val="subscript"/>
              </w:rPr>
              <w:t>3</w:t>
            </w:r>
            <w:r w:rsidR="00216F5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  <w:r w:rsidRPr="00187F0B">
              <w:rPr>
                <w:rFonts w:hint="cs"/>
                <w:b/>
                <w:bCs/>
                <w:sz w:val="18"/>
                <w:szCs w:val="20"/>
                <w:rtl/>
              </w:rPr>
              <w:t xml:space="preserve"> </w:t>
            </w:r>
          </w:p>
        </w:tc>
      </w:tr>
      <w:tr w:rsidR="001052B5" w:rsidRPr="00187F0B" w14:paraId="2C22CBDB" w14:textId="77777777" w:rsidTr="00A108E4">
        <w:trPr>
          <w:trHeight w:val="20"/>
          <w:jc w:val="center"/>
        </w:trPr>
        <w:tc>
          <w:tcPr>
            <w:tcW w:w="810" w:type="dxa"/>
            <w:vMerge/>
            <w:vAlign w:val="center"/>
          </w:tcPr>
          <w:p w14:paraId="5297A2C9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</w:p>
        </w:tc>
        <w:tc>
          <w:tcPr>
            <w:tcW w:w="663" w:type="dxa"/>
            <w:vAlign w:val="center"/>
          </w:tcPr>
          <w:p w14:paraId="1E4CDE7A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683" w:type="dxa"/>
            <w:vAlign w:val="center"/>
          </w:tcPr>
          <w:p w14:paraId="05FF9F8D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92" w:type="dxa"/>
            <w:vAlign w:val="center"/>
          </w:tcPr>
          <w:p w14:paraId="3A98A4A9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683" w:type="dxa"/>
            <w:vAlign w:val="center"/>
          </w:tcPr>
          <w:p w14:paraId="0CF1C954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683" w:type="dxa"/>
            <w:vAlign w:val="center"/>
          </w:tcPr>
          <w:p w14:paraId="32C55E81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91" w:type="dxa"/>
            <w:vAlign w:val="center"/>
          </w:tcPr>
          <w:p w14:paraId="58C73D2C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527" w:type="dxa"/>
            <w:vAlign w:val="center"/>
          </w:tcPr>
          <w:p w14:paraId="6E82B7AB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684" w:type="dxa"/>
            <w:vAlign w:val="center"/>
          </w:tcPr>
          <w:p w14:paraId="27CD1089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92" w:type="dxa"/>
            <w:vAlign w:val="center"/>
          </w:tcPr>
          <w:p w14:paraId="01002387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681" w:type="dxa"/>
            <w:vAlign w:val="center"/>
          </w:tcPr>
          <w:p w14:paraId="7D5F97A7" w14:textId="77777777" w:rsidR="001052B5" w:rsidRPr="00187F0B" w:rsidRDefault="00B05420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</w:t>
            </w:r>
            <w:r w:rsidR="001052B5" w:rsidRPr="00187F0B">
              <w:rPr>
                <w:rFonts w:eastAsia="Times New Roman"/>
                <w:b/>
                <w:bCs/>
                <w:sz w:val="18"/>
                <w:szCs w:val="20"/>
              </w:rPr>
              <w:t>n</w:t>
            </w:r>
          </w:p>
        </w:tc>
        <w:tc>
          <w:tcPr>
            <w:tcW w:w="837" w:type="dxa"/>
            <w:vAlign w:val="center"/>
          </w:tcPr>
          <w:p w14:paraId="5749E8EA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91" w:type="dxa"/>
            <w:vAlign w:val="center"/>
          </w:tcPr>
          <w:p w14:paraId="49793924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683" w:type="dxa"/>
            <w:vAlign w:val="center"/>
          </w:tcPr>
          <w:p w14:paraId="4A91F5A4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683" w:type="dxa"/>
            <w:vAlign w:val="center"/>
          </w:tcPr>
          <w:p w14:paraId="5C896D11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92" w:type="dxa"/>
            <w:vAlign w:val="center"/>
          </w:tcPr>
          <w:p w14:paraId="1F2A12E0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crease</w:t>
            </w: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 xml:space="preserve"> </w:t>
            </w: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(%)</w:t>
            </w:r>
          </w:p>
        </w:tc>
      </w:tr>
      <w:tr w:rsidR="001052B5" w:rsidRPr="003649BB" w14:paraId="29CDC2E0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4DF3580A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4</w:t>
            </w:r>
          </w:p>
        </w:tc>
        <w:tc>
          <w:tcPr>
            <w:tcW w:w="663" w:type="dxa"/>
            <w:vAlign w:val="center"/>
          </w:tcPr>
          <w:p w14:paraId="0B855C6A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16370DC0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80</w:t>
            </w:r>
          </w:p>
        </w:tc>
        <w:tc>
          <w:tcPr>
            <w:tcW w:w="992" w:type="dxa"/>
            <w:vAlign w:val="center"/>
          </w:tcPr>
          <w:p w14:paraId="59173DEA" w14:textId="77777777" w:rsidR="001052B5" w:rsidRPr="003649BB" w:rsidRDefault="001B7E0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6.32</w:t>
            </w:r>
          </w:p>
        </w:tc>
        <w:tc>
          <w:tcPr>
            <w:tcW w:w="683" w:type="dxa"/>
            <w:vAlign w:val="center"/>
          </w:tcPr>
          <w:p w14:paraId="6BAF1891" w14:textId="77777777" w:rsidR="001052B5" w:rsidRPr="003649BB" w:rsidRDefault="00B55180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374E555B" w14:textId="77777777" w:rsidR="001052B5" w:rsidRPr="003649BB" w:rsidRDefault="0000705F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1801</w:t>
            </w:r>
          </w:p>
        </w:tc>
        <w:tc>
          <w:tcPr>
            <w:tcW w:w="991" w:type="dxa"/>
            <w:vAlign w:val="center"/>
          </w:tcPr>
          <w:p w14:paraId="532D6670" w14:textId="77777777" w:rsidR="001052B5" w:rsidRPr="003649BB" w:rsidRDefault="00811B90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20.11</w:t>
            </w:r>
          </w:p>
        </w:tc>
        <w:tc>
          <w:tcPr>
            <w:tcW w:w="527" w:type="dxa"/>
            <w:vAlign w:val="center"/>
          </w:tcPr>
          <w:p w14:paraId="0FBFC37D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4ABB3BFF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</w:t>
            </w:r>
          </w:p>
        </w:tc>
        <w:tc>
          <w:tcPr>
            <w:tcW w:w="992" w:type="dxa"/>
            <w:vAlign w:val="center"/>
          </w:tcPr>
          <w:p w14:paraId="0BF97836" w14:textId="77777777" w:rsidR="001052B5" w:rsidRPr="003649BB" w:rsidRDefault="001052B5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57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68</w:t>
            </w:r>
          </w:p>
        </w:tc>
        <w:tc>
          <w:tcPr>
            <w:tcW w:w="681" w:type="dxa"/>
            <w:vAlign w:val="center"/>
          </w:tcPr>
          <w:p w14:paraId="7C856989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252E9645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4150</w:t>
            </w:r>
          </w:p>
        </w:tc>
        <w:tc>
          <w:tcPr>
            <w:tcW w:w="991" w:type="dxa"/>
            <w:vAlign w:val="center"/>
          </w:tcPr>
          <w:p w14:paraId="0747A552" w14:textId="77777777" w:rsidR="001052B5" w:rsidRPr="003649BB" w:rsidRDefault="00816267" w:rsidP="00A108E4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6.41</w:t>
            </w:r>
          </w:p>
        </w:tc>
        <w:tc>
          <w:tcPr>
            <w:tcW w:w="683" w:type="dxa"/>
            <w:vAlign w:val="center"/>
          </w:tcPr>
          <w:p w14:paraId="629DDC81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5D213706" w14:textId="77777777" w:rsidR="001052B5" w:rsidRPr="003649B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920</w:t>
            </w:r>
          </w:p>
        </w:tc>
        <w:tc>
          <w:tcPr>
            <w:tcW w:w="992" w:type="dxa"/>
            <w:vAlign w:val="center"/>
          </w:tcPr>
          <w:p w14:paraId="5E48CC2D" w14:textId="77777777" w:rsidR="001052B5" w:rsidRPr="003649BB" w:rsidRDefault="00C14E13" w:rsidP="00A108E4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12.20</w:t>
            </w:r>
          </w:p>
        </w:tc>
      </w:tr>
      <w:tr w:rsidR="00142131" w:rsidRPr="003649BB" w14:paraId="3BFA3848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55B9CDC3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</w:t>
            </w:r>
          </w:p>
        </w:tc>
        <w:tc>
          <w:tcPr>
            <w:tcW w:w="663" w:type="dxa"/>
            <w:vAlign w:val="center"/>
          </w:tcPr>
          <w:p w14:paraId="54178921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25F4A848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0</w:t>
            </w:r>
          </w:p>
        </w:tc>
        <w:tc>
          <w:tcPr>
            <w:tcW w:w="992" w:type="dxa"/>
            <w:vAlign w:val="center"/>
          </w:tcPr>
          <w:p w14:paraId="35E89E36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42.11</w:t>
            </w:r>
          </w:p>
        </w:tc>
        <w:tc>
          <w:tcPr>
            <w:tcW w:w="683" w:type="dxa"/>
            <w:vAlign w:val="center"/>
          </w:tcPr>
          <w:p w14:paraId="380A3F1B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7C23BF34" w14:textId="77777777" w:rsidR="00142131" w:rsidRPr="003649BB" w:rsidRDefault="0000705F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1605</w:t>
            </w:r>
          </w:p>
        </w:tc>
        <w:tc>
          <w:tcPr>
            <w:tcW w:w="991" w:type="dxa"/>
            <w:vAlign w:val="center"/>
          </w:tcPr>
          <w:p w14:paraId="026B2A47" w14:textId="77777777" w:rsidR="00142131" w:rsidRPr="003649BB" w:rsidRDefault="00811B90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28.80</w:t>
            </w:r>
          </w:p>
        </w:tc>
        <w:tc>
          <w:tcPr>
            <w:tcW w:w="527" w:type="dxa"/>
            <w:vAlign w:val="center"/>
          </w:tcPr>
          <w:p w14:paraId="644186F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40E45D4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7</w:t>
            </w:r>
          </w:p>
        </w:tc>
        <w:tc>
          <w:tcPr>
            <w:tcW w:w="992" w:type="dxa"/>
            <w:vAlign w:val="center"/>
          </w:tcPr>
          <w:p w14:paraId="13DBFEBC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1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5</w:t>
            </w:r>
          </w:p>
        </w:tc>
        <w:tc>
          <w:tcPr>
            <w:tcW w:w="681" w:type="dxa"/>
            <w:vAlign w:val="center"/>
          </w:tcPr>
          <w:p w14:paraId="79C828C4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0ED0E96F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4420</w:t>
            </w:r>
          </w:p>
        </w:tc>
        <w:tc>
          <w:tcPr>
            <w:tcW w:w="991" w:type="dxa"/>
            <w:vAlign w:val="center"/>
          </w:tcPr>
          <w:p w14:paraId="7F97EF1C" w14:textId="77777777" w:rsidR="00142131" w:rsidRPr="003649BB" w:rsidRDefault="00816267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13.33</w:t>
            </w:r>
          </w:p>
        </w:tc>
        <w:tc>
          <w:tcPr>
            <w:tcW w:w="683" w:type="dxa"/>
            <w:vAlign w:val="center"/>
          </w:tcPr>
          <w:p w14:paraId="02BCF053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255C4A0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980</w:t>
            </w:r>
          </w:p>
        </w:tc>
        <w:tc>
          <w:tcPr>
            <w:tcW w:w="992" w:type="dxa"/>
            <w:vAlign w:val="center"/>
          </w:tcPr>
          <w:p w14:paraId="609129B7" w14:textId="77777777" w:rsidR="00142131" w:rsidRPr="003649BB" w:rsidRDefault="00C14E13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color w:val="000000" w:themeColor="text1"/>
                <w:sz w:val="20"/>
                <w:szCs w:val="20"/>
              </w:rPr>
              <w:t>19.51</w:t>
            </w:r>
          </w:p>
        </w:tc>
      </w:tr>
      <w:tr w:rsidR="00142131" w:rsidRPr="003649BB" w14:paraId="3AB7EB90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094E0417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12</w:t>
            </w:r>
          </w:p>
        </w:tc>
        <w:tc>
          <w:tcPr>
            <w:tcW w:w="663" w:type="dxa"/>
            <w:vAlign w:val="center"/>
          </w:tcPr>
          <w:p w14:paraId="10FFA958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3B105748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75</w:t>
            </w:r>
          </w:p>
        </w:tc>
        <w:tc>
          <w:tcPr>
            <w:tcW w:w="992" w:type="dxa"/>
            <w:vAlign w:val="center"/>
          </w:tcPr>
          <w:p w14:paraId="7CF1357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53.95</w:t>
            </w:r>
          </w:p>
        </w:tc>
        <w:tc>
          <w:tcPr>
            <w:tcW w:w="683" w:type="dxa"/>
            <w:vAlign w:val="center"/>
          </w:tcPr>
          <w:p w14:paraId="4C9D7EB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5113BE0C" w14:textId="77777777" w:rsidR="00142131" w:rsidRPr="003649BB" w:rsidRDefault="0000705F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1358</w:t>
            </w:r>
          </w:p>
        </w:tc>
        <w:tc>
          <w:tcPr>
            <w:tcW w:w="991" w:type="dxa"/>
            <w:vAlign w:val="center"/>
          </w:tcPr>
          <w:p w14:paraId="7D6EC4B2" w14:textId="77777777" w:rsidR="00142131" w:rsidRPr="003649BB" w:rsidRDefault="00811B90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39.75</w:t>
            </w:r>
          </w:p>
        </w:tc>
        <w:tc>
          <w:tcPr>
            <w:tcW w:w="527" w:type="dxa"/>
            <w:vAlign w:val="center"/>
          </w:tcPr>
          <w:p w14:paraId="1D7CE7E9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5BD9AA3D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3</w:t>
            </w:r>
          </w:p>
        </w:tc>
        <w:tc>
          <w:tcPr>
            <w:tcW w:w="992" w:type="dxa"/>
            <w:vAlign w:val="center"/>
          </w:tcPr>
          <w:p w14:paraId="4864C2C5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4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1</w:t>
            </w:r>
          </w:p>
        </w:tc>
        <w:tc>
          <w:tcPr>
            <w:tcW w:w="681" w:type="dxa"/>
            <w:vAlign w:val="center"/>
          </w:tcPr>
          <w:p w14:paraId="5C90ECE3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3EDC9AD4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4770</w:t>
            </w:r>
          </w:p>
        </w:tc>
        <w:tc>
          <w:tcPr>
            <w:tcW w:w="991" w:type="dxa"/>
            <w:vAlign w:val="center"/>
          </w:tcPr>
          <w:p w14:paraId="302C931B" w14:textId="77777777" w:rsidR="00142131" w:rsidRPr="003649BB" w:rsidRDefault="00816267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22.31</w:t>
            </w:r>
          </w:p>
        </w:tc>
        <w:tc>
          <w:tcPr>
            <w:tcW w:w="683" w:type="dxa"/>
            <w:vAlign w:val="center"/>
          </w:tcPr>
          <w:p w14:paraId="39142F5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5669608B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050</w:t>
            </w:r>
          </w:p>
        </w:tc>
        <w:tc>
          <w:tcPr>
            <w:tcW w:w="992" w:type="dxa"/>
            <w:vAlign w:val="center"/>
          </w:tcPr>
          <w:p w14:paraId="23A98DF6" w14:textId="77777777" w:rsidR="00142131" w:rsidRPr="003649BB" w:rsidRDefault="00C14E13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color w:val="000000" w:themeColor="text1"/>
                <w:sz w:val="20"/>
                <w:szCs w:val="20"/>
              </w:rPr>
              <w:t>28.09</w:t>
            </w:r>
          </w:p>
        </w:tc>
      </w:tr>
      <w:tr w:rsidR="00142131" w:rsidRPr="003649BB" w14:paraId="3EABD465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3CD4BAF2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16</w:t>
            </w:r>
          </w:p>
        </w:tc>
        <w:tc>
          <w:tcPr>
            <w:tcW w:w="663" w:type="dxa"/>
            <w:vAlign w:val="center"/>
          </w:tcPr>
          <w:p w14:paraId="4814A244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5AA1E810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32</w:t>
            </w:r>
          </w:p>
        </w:tc>
        <w:tc>
          <w:tcPr>
            <w:tcW w:w="992" w:type="dxa"/>
            <w:vAlign w:val="center"/>
          </w:tcPr>
          <w:p w14:paraId="10509418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65.26</w:t>
            </w:r>
          </w:p>
        </w:tc>
        <w:tc>
          <w:tcPr>
            <w:tcW w:w="683" w:type="dxa"/>
            <w:vAlign w:val="center"/>
          </w:tcPr>
          <w:p w14:paraId="7E4E0DDE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137703D9" w14:textId="77777777" w:rsidR="00142131" w:rsidRPr="003649BB" w:rsidRDefault="0000705F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951</w:t>
            </w:r>
          </w:p>
        </w:tc>
        <w:tc>
          <w:tcPr>
            <w:tcW w:w="991" w:type="dxa"/>
            <w:vAlign w:val="center"/>
          </w:tcPr>
          <w:p w14:paraId="57DB5B98" w14:textId="77777777" w:rsidR="00142131" w:rsidRPr="003649BB" w:rsidRDefault="00811B90" w:rsidP="00811B90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57.82</w:t>
            </w:r>
          </w:p>
        </w:tc>
        <w:tc>
          <w:tcPr>
            <w:tcW w:w="527" w:type="dxa"/>
            <w:vAlign w:val="center"/>
          </w:tcPr>
          <w:p w14:paraId="1555C62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169FFAF9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1</w:t>
            </w:r>
          </w:p>
        </w:tc>
        <w:tc>
          <w:tcPr>
            <w:tcW w:w="992" w:type="dxa"/>
            <w:vAlign w:val="center"/>
          </w:tcPr>
          <w:p w14:paraId="126BE166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6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3</w:t>
            </w:r>
          </w:p>
        </w:tc>
        <w:tc>
          <w:tcPr>
            <w:tcW w:w="681" w:type="dxa"/>
            <w:vAlign w:val="center"/>
          </w:tcPr>
          <w:p w14:paraId="4FB2CFB5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19D741CD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4950</w:t>
            </w:r>
          </w:p>
        </w:tc>
        <w:tc>
          <w:tcPr>
            <w:tcW w:w="991" w:type="dxa"/>
            <w:vAlign w:val="center"/>
          </w:tcPr>
          <w:p w14:paraId="7204104A" w14:textId="77777777" w:rsidR="00142131" w:rsidRPr="003649BB" w:rsidRDefault="00816267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26.92</w:t>
            </w:r>
          </w:p>
        </w:tc>
        <w:tc>
          <w:tcPr>
            <w:tcW w:w="683" w:type="dxa"/>
            <w:vAlign w:val="center"/>
          </w:tcPr>
          <w:p w14:paraId="20F1D747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78DC83F3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112</w:t>
            </w:r>
          </w:p>
        </w:tc>
        <w:tc>
          <w:tcPr>
            <w:tcW w:w="992" w:type="dxa"/>
            <w:vAlign w:val="center"/>
          </w:tcPr>
          <w:p w14:paraId="3EBEF438" w14:textId="77777777" w:rsidR="00142131" w:rsidRPr="003649BB" w:rsidRDefault="00C14E13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>
              <w:rPr>
                <w:color w:val="000000" w:themeColor="text1"/>
                <w:sz w:val="20"/>
                <w:szCs w:val="20"/>
              </w:rPr>
              <w:t>35.61</w:t>
            </w:r>
          </w:p>
        </w:tc>
      </w:tr>
      <w:tr w:rsidR="00142131" w:rsidRPr="003649BB" w14:paraId="3718E015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61000E8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20</w:t>
            </w:r>
          </w:p>
        </w:tc>
        <w:tc>
          <w:tcPr>
            <w:tcW w:w="663" w:type="dxa"/>
            <w:vAlign w:val="center"/>
          </w:tcPr>
          <w:p w14:paraId="5A3ABAE5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1A20B936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5</w:t>
            </w:r>
          </w:p>
        </w:tc>
        <w:tc>
          <w:tcPr>
            <w:tcW w:w="992" w:type="dxa"/>
            <w:vAlign w:val="center"/>
          </w:tcPr>
          <w:p w14:paraId="746E142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0.26</w:t>
            </w:r>
          </w:p>
        </w:tc>
        <w:tc>
          <w:tcPr>
            <w:tcW w:w="683" w:type="dxa"/>
            <w:vAlign w:val="center"/>
          </w:tcPr>
          <w:p w14:paraId="3E08C7BB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71E33290" w14:textId="77777777" w:rsidR="00142131" w:rsidRPr="003649BB" w:rsidRDefault="0000705F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700</w:t>
            </w:r>
          </w:p>
        </w:tc>
        <w:tc>
          <w:tcPr>
            <w:tcW w:w="991" w:type="dxa"/>
            <w:vAlign w:val="center"/>
          </w:tcPr>
          <w:p w14:paraId="3417B227" w14:textId="77777777" w:rsidR="00142131" w:rsidRPr="003649BB" w:rsidRDefault="00811B90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color w:val="000000" w:themeColor="text1"/>
                <w:sz w:val="20"/>
                <w:szCs w:val="20"/>
              </w:rPr>
              <w:t>68.92</w:t>
            </w:r>
          </w:p>
        </w:tc>
        <w:tc>
          <w:tcPr>
            <w:tcW w:w="527" w:type="dxa"/>
            <w:vAlign w:val="center"/>
          </w:tcPr>
          <w:p w14:paraId="0C1A551E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6940164B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5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</w:t>
            </w:r>
          </w:p>
        </w:tc>
        <w:tc>
          <w:tcPr>
            <w:tcW w:w="992" w:type="dxa"/>
            <w:vAlign w:val="center"/>
          </w:tcPr>
          <w:p w14:paraId="5AA43680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6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7</w:t>
            </w:r>
          </w:p>
        </w:tc>
        <w:tc>
          <w:tcPr>
            <w:tcW w:w="681" w:type="dxa"/>
            <w:vAlign w:val="center"/>
          </w:tcPr>
          <w:p w14:paraId="68CBC4F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6C50D461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5200</w:t>
            </w:r>
          </w:p>
        </w:tc>
        <w:tc>
          <w:tcPr>
            <w:tcW w:w="991" w:type="dxa"/>
            <w:vAlign w:val="center"/>
          </w:tcPr>
          <w:p w14:paraId="73F08F76" w14:textId="77777777" w:rsidR="00142131" w:rsidRPr="003649BB" w:rsidRDefault="00816267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33.33</w:t>
            </w:r>
          </w:p>
        </w:tc>
        <w:tc>
          <w:tcPr>
            <w:tcW w:w="683" w:type="dxa"/>
            <w:vAlign w:val="center"/>
          </w:tcPr>
          <w:p w14:paraId="6EBC9661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53E1F276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346</w:t>
            </w:r>
          </w:p>
        </w:tc>
        <w:tc>
          <w:tcPr>
            <w:tcW w:w="992" w:type="dxa"/>
            <w:vAlign w:val="center"/>
          </w:tcPr>
          <w:p w14:paraId="1E1F7003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64.22</w:t>
            </w:r>
          </w:p>
        </w:tc>
      </w:tr>
      <w:tr w:rsidR="00142131" w:rsidRPr="003649BB" w14:paraId="2106EAF9" w14:textId="77777777" w:rsidTr="00A108E4">
        <w:trPr>
          <w:trHeight w:val="20"/>
          <w:jc w:val="center"/>
        </w:trPr>
        <w:tc>
          <w:tcPr>
            <w:tcW w:w="810" w:type="dxa"/>
            <w:vAlign w:val="center"/>
          </w:tcPr>
          <w:p w14:paraId="505959E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24</w:t>
            </w:r>
          </w:p>
        </w:tc>
        <w:tc>
          <w:tcPr>
            <w:tcW w:w="663" w:type="dxa"/>
            <w:vAlign w:val="center"/>
          </w:tcPr>
          <w:p w14:paraId="0EDB99D7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80</w:t>
            </w:r>
          </w:p>
        </w:tc>
        <w:tc>
          <w:tcPr>
            <w:tcW w:w="683" w:type="dxa"/>
            <w:vAlign w:val="center"/>
          </w:tcPr>
          <w:p w14:paraId="19A97E30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2</w:t>
            </w:r>
          </w:p>
        </w:tc>
        <w:tc>
          <w:tcPr>
            <w:tcW w:w="992" w:type="dxa"/>
            <w:vAlign w:val="center"/>
          </w:tcPr>
          <w:p w14:paraId="165AA9F1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91.58</w:t>
            </w:r>
          </w:p>
        </w:tc>
        <w:tc>
          <w:tcPr>
            <w:tcW w:w="683" w:type="dxa"/>
            <w:vAlign w:val="center"/>
          </w:tcPr>
          <w:p w14:paraId="2F36465D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255</w:t>
            </w:r>
          </w:p>
        </w:tc>
        <w:tc>
          <w:tcPr>
            <w:tcW w:w="683" w:type="dxa"/>
            <w:vAlign w:val="center"/>
          </w:tcPr>
          <w:p w14:paraId="50362005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450</w:t>
            </w:r>
          </w:p>
        </w:tc>
        <w:tc>
          <w:tcPr>
            <w:tcW w:w="991" w:type="dxa"/>
            <w:vAlign w:val="center"/>
          </w:tcPr>
          <w:p w14:paraId="47774F89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0.04</w:t>
            </w:r>
          </w:p>
        </w:tc>
        <w:tc>
          <w:tcPr>
            <w:tcW w:w="527" w:type="dxa"/>
            <w:vAlign w:val="center"/>
          </w:tcPr>
          <w:p w14:paraId="47330DF1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0</w:t>
            </w:r>
          </w:p>
        </w:tc>
        <w:tc>
          <w:tcPr>
            <w:tcW w:w="684" w:type="dxa"/>
            <w:vAlign w:val="center"/>
          </w:tcPr>
          <w:p w14:paraId="0CAAA1DB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2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</w:t>
            </w:r>
          </w:p>
        </w:tc>
        <w:tc>
          <w:tcPr>
            <w:tcW w:w="992" w:type="dxa"/>
            <w:vAlign w:val="center"/>
          </w:tcPr>
          <w:p w14:paraId="09101718" w14:textId="77777777" w:rsidR="00142131" w:rsidRPr="003649BB" w:rsidRDefault="00142131" w:rsidP="00631284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71</w:t>
            </w:r>
            <w:r w:rsidR="00631284">
              <w:rPr>
                <w:color w:val="000000" w:themeColor="text1"/>
                <w:sz w:val="20"/>
                <w:szCs w:val="20"/>
              </w:rPr>
              <w:t>.</w:t>
            </w: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89</w:t>
            </w:r>
          </w:p>
        </w:tc>
        <w:tc>
          <w:tcPr>
            <w:tcW w:w="681" w:type="dxa"/>
            <w:vAlign w:val="center"/>
          </w:tcPr>
          <w:p w14:paraId="4952A09A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3900</w:t>
            </w:r>
          </w:p>
        </w:tc>
        <w:tc>
          <w:tcPr>
            <w:tcW w:w="837" w:type="dxa"/>
            <w:vAlign w:val="center"/>
          </w:tcPr>
          <w:p w14:paraId="01E80638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ascii="Calibri" w:hAnsi="Calibri" w:hint="cs"/>
                <w:color w:val="000000" w:themeColor="text1"/>
                <w:sz w:val="20"/>
                <w:szCs w:val="20"/>
                <w:rtl/>
              </w:rPr>
              <w:t>5600</w:t>
            </w:r>
          </w:p>
        </w:tc>
        <w:tc>
          <w:tcPr>
            <w:tcW w:w="991" w:type="dxa"/>
            <w:vAlign w:val="center"/>
          </w:tcPr>
          <w:p w14:paraId="3D4356C1" w14:textId="77777777" w:rsidR="00142131" w:rsidRPr="003649BB" w:rsidRDefault="00816267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  <w:rtl/>
              </w:rPr>
            </w:pPr>
            <w:r>
              <w:rPr>
                <w:rFonts w:eastAsia="Times New Roman"/>
                <w:color w:val="000000" w:themeColor="text1"/>
                <w:sz w:val="20"/>
                <w:szCs w:val="20"/>
              </w:rPr>
              <w:t>43.59</w:t>
            </w:r>
          </w:p>
        </w:tc>
        <w:tc>
          <w:tcPr>
            <w:tcW w:w="683" w:type="dxa"/>
            <w:vAlign w:val="center"/>
          </w:tcPr>
          <w:p w14:paraId="5B63FDBC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3649BB">
              <w:rPr>
                <w:rFonts w:eastAsia="Times New Roman" w:hint="cs"/>
                <w:color w:val="000000" w:themeColor="text1"/>
                <w:sz w:val="20"/>
                <w:szCs w:val="20"/>
                <w:rtl/>
              </w:rPr>
              <w:t>820</w:t>
            </w:r>
          </w:p>
        </w:tc>
        <w:tc>
          <w:tcPr>
            <w:tcW w:w="683" w:type="dxa"/>
            <w:vAlign w:val="center"/>
          </w:tcPr>
          <w:p w14:paraId="2609FB0D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650</w:t>
            </w:r>
          </w:p>
        </w:tc>
        <w:tc>
          <w:tcPr>
            <w:tcW w:w="992" w:type="dxa"/>
            <w:vAlign w:val="center"/>
          </w:tcPr>
          <w:p w14:paraId="67F0EED2" w14:textId="77777777" w:rsidR="00142131" w:rsidRPr="003649BB" w:rsidRDefault="00142131" w:rsidP="00142131">
            <w:pPr>
              <w:spacing w:line="240" w:lineRule="auto"/>
              <w:ind w:firstLine="0"/>
              <w:jc w:val="center"/>
              <w:rPr>
                <w:color w:val="000000" w:themeColor="text1"/>
                <w:sz w:val="20"/>
                <w:szCs w:val="20"/>
                <w:rtl/>
              </w:rPr>
            </w:pPr>
            <w:r w:rsidRPr="003649BB">
              <w:rPr>
                <w:rFonts w:hint="cs"/>
                <w:color w:val="000000" w:themeColor="text1"/>
                <w:sz w:val="20"/>
                <w:szCs w:val="20"/>
                <w:rtl/>
              </w:rPr>
              <w:t>101.22</w:t>
            </w:r>
          </w:p>
        </w:tc>
      </w:tr>
    </w:tbl>
    <w:p w14:paraId="21710F87" w14:textId="77777777" w:rsidR="001052B5" w:rsidRPr="00922CFC" w:rsidRDefault="001052B5" w:rsidP="001052B5">
      <w:pPr>
        <w:bidi w:val="0"/>
        <w:ind w:firstLine="0"/>
        <w:jc w:val="left"/>
        <w:rPr>
          <w:rFonts w:cs="Times New Roman"/>
          <w:sz w:val="12"/>
          <w:szCs w:val="12"/>
          <w:rtl/>
        </w:rPr>
      </w:pPr>
      <w:r w:rsidRPr="003649BB">
        <w:rPr>
          <w:rStyle w:val="fontstyle01"/>
          <w:color w:val="000000" w:themeColor="text1"/>
          <w:sz w:val="18"/>
          <w:szCs w:val="16"/>
        </w:rPr>
        <w:t xml:space="preserve">in: </w:t>
      </w:r>
      <w:proofErr w:type="gramStart"/>
      <w:r w:rsidRPr="003649BB">
        <w:rPr>
          <w:rStyle w:val="fontstyle01"/>
          <w:color w:val="000000" w:themeColor="text1"/>
          <w:sz w:val="18"/>
          <w:szCs w:val="16"/>
        </w:rPr>
        <w:t xml:space="preserve">influent,   </w:t>
      </w:r>
      <w:proofErr w:type="gramEnd"/>
      <w:r w:rsidRPr="00922CFC">
        <w:rPr>
          <w:rStyle w:val="fontstyle01"/>
          <w:sz w:val="18"/>
          <w:szCs w:val="16"/>
        </w:rPr>
        <w:t xml:space="preserve">  eff: effluent</w:t>
      </w:r>
    </w:p>
    <w:p w14:paraId="096D62F2" w14:textId="77777777" w:rsidR="001052B5" w:rsidRDefault="001052B5" w:rsidP="001052B5">
      <w:pPr>
        <w:rPr>
          <w:rtl/>
        </w:rPr>
      </w:pPr>
    </w:p>
    <w:p w14:paraId="44799A88" w14:textId="77777777" w:rsidR="001052B5" w:rsidRDefault="001052B5" w:rsidP="001052B5">
      <w:pPr>
        <w:rPr>
          <w:rtl/>
        </w:rPr>
        <w:sectPr w:rsidR="001052B5" w:rsidSect="00A108E4">
          <w:pgSz w:w="15840" w:h="12240" w:orient="landscape"/>
          <w:pgMar w:top="1985" w:right="1701" w:bottom="1701" w:left="1701" w:header="720" w:footer="720" w:gutter="0"/>
          <w:cols w:space="720"/>
          <w:docGrid w:linePitch="360"/>
        </w:sectPr>
      </w:pPr>
    </w:p>
    <w:p w14:paraId="553517A7" w14:textId="77777777" w:rsidR="00DD4EC3" w:rsidRDefault="00DD4EC3" w:rsidP="00F050BB">
      <w:pPr>
        <w:spacing w:line="276" w:lineRule="auto"/>
        <w:rPr>
          <w:sz w:val="26"/>
          <w:szCs w:val="26"/>
        </w:rPr>
      </w:pPr>
    </w:p>
    <w:p w14:paraId="3D1F380F" w14:textId="77777777" w:rsidR="001052B5" w:rsidRPr="005B17F4" w:rsidRDefault="001052B5" w:rsidP="005B17F4">
      <w:pPr>
        <w:jc w:val="center"/>
      </w:pPr>
      <w:bookmarkStart w:id="6" w:name="_Toc198912135"/>
      <w:r w:rsidRPr="005B17F4">
        <w:rPr>
          <w:rStyle w:val="Char0"/>
          <w:rFonts w:cs="B Nazanin" w:hint="cs"/>
          <w:sz w:val="24"/>
          <w:szCs w:val="24"/>
          <w:rtl/>
        </w:rPr>
        <w:t xml:space="preserve">جدول 4-2: </w:t>
      </w:r>
      <w:r w:rsidRPr="005B17F4">
        <w:rPr>
          <w:rStyle w:val="Char0"/>
          <w:rFonts w:cs="B Nazanin"/>
          <w:sz w:val="24"/>
          <w:szCs w:val="24"/>
          <w:rtl/>
        </w:rPr>
        <w:t>میانگین نتایج ورودي و خروجی مس، سولفات</w:t>
      </w:r>
      <w:bookmarkEnd w:id="6"/>
      <w:r w:rsidRPr="005B17F4">
        <w:rPr>
          <w:rStyle w:val="Char0"/>
          <w:rFonts w:cs="B Nazanin" w:hint="cs"/>
          <w:sz w:val="24"/>
          <w:szCs w:val="24"/>
          <w:rtl/>
        </w:rPr>
        <w:t xml:space="preserve"> </w:t>
      </w:r>
      <w:r w:rsidRPr="005B17F4">
        <w:rPr>
          <w:rtl/>
        </w:rPr>
        <w:t>از بیوراکتور در دوره سازش میکروبی</w:t>
      </w:r>
    </w:p>
    <w:tbl>
      <w:tblPr>
        <w:tblW w:w="5636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3"/>
        <w:gridCol w:w="1343"/>
        <w:gridCol w:w="1796"/>
        <w:gridCol w:w="2086"/>
        <w:gridCol w:w="2401"/>
        <w:gridCol w:w="1796"/>
        <w:gridCol w:w="2711"/>
      </w:tblGrid>
      <w:tr w:rsidR="001052B5" w:rsidRPr="00187F0B" w14:paraId="4A869063" w14:textId="77777777" w:rsidTr="00A108E4">
        <w:trPr>
          <w:trHeight w:val="20"/>
          <w:jc w:val="center"/>
        </w:trPr>
        <w:tc>
          <w:tcPr>
            <w:tcW w:w="1734" w:type="dxa"/>
            <w:vMerge w:val="restart"/>
            <w:shd w:val="clear" w:color="auto" w:fill="auto"/>
            <w:noWrap/>
            <w:vAlign w:val="center"/>
            <w:hideMark/>
          </w:tcPr>
          <w:p w14:paraId="71B65F01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>زمان ماند</w:t>
            </w:r>
            <w:r>
              <w:rPr>
                <w:rFonts w:eastAsia="Times New Roman" w:hint="cs"/>
                <w:b/>
                <w:bCs/>
                <w:sz w:val="18"/>
                <w:szCs w:val="20"/>
                <w:rtl/>
              </w:rPr>
              <w:t xml:space="preserve"> </w:t>
            </w: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>(ساعت)</w:t>
            </w:r>
          </w:p>
        </w:tc>
        <w:tc>
          <w:tcPr>
            <w:tcW w:w="3377" w:type="dxa"/>
            <w:gridSpan w:val="3"/>
            <w:shd w:val="clear" w:color="auto" w:fill="auto"/>
            <w:noWrap/>
            <w:vAlign w:val="center"/>
            <w:hideMark/>
          </w:tcPr>
          <w:p w14:paraId="7C67951B" w14:textId="77777777" w:rsidR="001052B5" w:rsidRPr="00187F0B" w:rsidRDefault="001052B5" w:rsidP="00455769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Cu</w:t>
            </w:r>
            <w:r w:rsidR="00455769">
              <w:rPr>
                <w:rFonts w:eastAsia="Times New Roman"/>
                <w:b/>
                <w:bCs/>
                <w:sz w:val="18"/>
                <w:szCs w:val="20"/>
              </w:rPr>
              <w:t xml:space="preserve"> </w:t>
            </w:r>
            <w:r w:rsidR="00455769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55769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55769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  <w:r w:rsidRPr="00187F0B">
              <w:rPr>
                <w:rFonts w:eastAsia="Times New Roman" w:hint="cs"/>
                <w:b/>
                <w:bCs/>
                <w:sz w:val="18"/>
                <w:szCs w:val="20"/>
                <w:rtl/>
              </w:rPr>
              <w:t xml:space="preserve"> </w:t>
            </w:r>
          </w:p>
        </w:tc>
        <w:tc>
          <w:tcPr>
            <w:tcW w:w="4465" w:type="dxa"/>
            <w:gridSpan w:val="3"/>
            <w:shd w:val="clear" w:color="auto" w:fill="auto"/>
            <w:noWrap/>
            <w:vAlign w:val="center"/>
            <w:hideMark/>
          </w:tcPr>
          <w:p w14:paraId="2CD034CE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SO</w:t>
            </w:r>
            <w:r w:rsidRPr="00187F0B">
              <w:rPr>
                <w:rFonts w:eastAsia="Times New Roman"/>
                <w:b/>
                <w:bCs/>
                <w:sz w:val="18"/>
                <w:szCs w:val="20"/>
                <w:vertAlign w:val="subscript"/>
              </w:rPr>
              <w:t>4</w:t>
            </w: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 xml:space="preserve"> </w:t>
            </w:r>
            <w:r w:rsidR="00455769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55769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55769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</w:tr>
      <w:tr w:rsidR="001052B5" w:rsidRPr="00187F0B" w14:paraId="30870E62" w14:textId="77777777" w:rsidTr="00A108E4">
        <w:trPr>
          <w:trHeight w:val="20"/>
          <w:jc w:val="center"/>
        </w:trPr>
        <w:tc>
          <w:tcPr>
            <w:tcW w:w="1734" w:type="dxa"/>
            <w:vMerge/>
            <w:shd w:val="clear" w:color="auto" w:fill="auto"/>
            <w:noWrap/>
            <w:vAlign w:val="center"/>
          </w:tcPr>
          <w:p w14:paraId="275DFFBB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</w:p>
        </w:tc>
        <w:tc>
          <w:tcPr>
            <w:tcW w:w="868" w:type="dxa"/>
            <w:shd w:val="clear" w:color="auto" w:fill="auto"/>
            <w:noWrap/>
            <w:vAlign w:val="center"/>
          </w:tcPr>
          <w:p w14:paraId="5C2873A3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16E911BA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1348" w:type="dxa"/>
            <w:vAlign w:val="center"/>
          </w:tcPr>
          <w:p w14:paraId="0659DA6D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401D3082" w14:textId="77777777" w:rsidR="001052B5" w:rsidRPr="00187F0B" w:rsidRDefault="00B05420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I</w:t>
            </w:r>
            <w:r w:rsidR="001052B5" w:rsidRPr="00187F0B">
              <w:rPr>
                <w:rFonts w:eastAsia="Times New Roman"/>
                <w:b/>
                <w:bCs/>
                <w:sz w:val="18"/>
                <w:szCs w:val="20"/>
              </w:rPr>
              <w:t>n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3ADACBCF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1752" w:type="dxa"/>
            <w:vAlign w:val="center"/>
          </w:tcPr>
          <w:p w14:paraId="76C9A335" w14:textId="77777777" w:rsidR="001052B5" w:rsidRPr="00187F0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187F0B">
              <w:rPr>
                <w:rFonts w:eastAsia="Times New Roman"/>
                <w:b/>
                <w:bCs/>
                <w:sz w:val="18"/>
                <w:szCs w:val="20"/>
              </w:rPr>
              <w:t>Removal (%)</w:t>
            </w:r>
          </w:p>
        </w:tc>
      </w:tr>
      <w:tr w:rsidR="0048415B" w:rsidRPr="00922CFC" w14:paraId="65A2395C" w14:textId="77777777" w:rsidTr="007944C6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483F8F42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4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49679FA8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2764D137" w14:textId="77777777" w:rsidR="0048415B" w:rsidRPr="00F01E9B" w:rsidRDefault="00452881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0.50</w:t>
            </w:r>
          </w:p>
        </w:tc>
        <w:tc>
          <w:tcPr>
            <w:tcW w:w="1348" w:type="dxa"/>
            <w:shd w:val="clear" w:color="auto" w:fill="auto"/>
            <w:vAlign w:val="center"/>
          </w:tcPr>
          <w:p w14:paraId="61BAF502" w14:textId="77777777" w:rsidR="0048415B" w:rsidRPr="00F01E9B" w:rsidRDefault="00447778" w:rsidP="0048415B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42.21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5C56393F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72DF18D3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200</w:t>
            </w:r>
          </w:p>
        </w:tc>
        <w:tc>
          <w:tcPr>
            <w:tcW w:w="1752" w:type="dxa"/>
            <w:vAlign w:val="center"/>
          </w:tcPr>
          <w:p w14:paraId="73C848EA" w14:textId="77777777" w:rsidR="0048415B" w:rsidRPr="00F01E9B" w:rsidRDefault="00035F49" w:rsidP="0048415B">
            <w:pPr>
              <w:spacing w:line="240" w:lineRule="auto"/>
              <w:ind w:firstLine="0"/>
              <w:jc w:val="center"/>
              <w:rPr>
                <w:sz w:val="20"/>
                <w:szCs w:val="20"/>
                <w:rtl/>
              </w:rPr>
            </w:pPr>
            <w:r w:rsidRPr="00F01E9B">
              <w:rPr>
                <w:rFonts w:hint="cs"/>
                <w:sz w:val="20"/>
                <w:szCs w:val="20"/>
                <w:rtl/>
              </w:rPr>
              <w:t>43.59</w:t>
            </w:r>
          </w:p>
        </w:tc>
      </w:tr>
      <w:tr w:rsidR="0048415B" w:rsidRPr="00922CFC" w14:paraId="1C21EED6" w14:textId="77777777" w:rsidTr="007944C6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1B7F5E1C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8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004A09EE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336B93F4" w14:textId="77777777" w:rsidR="0048415B" w:rsidRPr="00F01E9B" w:rsidRDefault="00452881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7.50</w:t>
            </w:r>
          </w:p>
        </w:tc>
        <w:tc>
          <w:tcPr>
            <w:tcW w:w="1348" w:type="dxa"/>
            <w:shd w:val="clear" w:color="auto" w:fill="auto"/>
            <w:vAlign w:val="center"/>
          </w:tcPr>
          <w:p w14:paraId="4117BCBA" w14:textId="77777777" w:rsidR="0048415B" w:rsidRPr="00F01E9B" w:rsidRDefault="00447778" w:rsidP="0048415B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68.85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46AFFF91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68EC28E7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350</w:t>
            </w:r>
          </w:p>
        </w:tc>
        <w:tc>
          <w:tcPr>
            <w:tcW w:w="1752" w:type="dxa"/>
            <w:vAlign w:val="center"/>
          </w:tcPr>
          <w:p w14:paraId="46EA0DD8" w14:textId="77777777" w:rsidR="0048415B" w:rsidRPr="00F01E9B" w:rsidRDefault="00035F49" w:rsidP="0048415B">
            <w:pPr>
              <w:spacing w:line="240" w:lineRule="auto"/>
              <w:ind w:firstLine="0"/>
              <w:jc w:val="center"/>
              <w:rPr>
                <w:sz w:val="20"/>
                <w:szCs w:val="20"/>
                <w:rtl/>
              </w:rPr>
            </w:pPr>
            <w:r w:rsidRPr="00F01E9B">
              <w:rPr>
                <w:rFonts w:hint="cs"/>
                <w:sz w:val="20"/>
                <w:szCs w:val="20"/>
                <w:rtl/>
              </w:rPr>
              <w:t>65.38</w:t>
            </w:r>
          </w:p>
        </w:tc>
      </w:tr>
      <w:tr w:rsidR="0048415B" w:rsidRPr="00922CFC" w14:paraId="147B8FDC" w14:textId="77777777" w:rsidTr="007944C6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5CD459A3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2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597FB082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12A35374" w14:textId="77777777" w:rsidR="0048415B" w:rsidRPr="00F01E9B" w:rsidRDefault="00452881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4.30</w:t>
            </w:r>
          </w:p>
        </w:tc>
        <w:tc>
          <w:tcPr>
            <w:tcW w:w="1348" w:type="dxa"/>
            <w:shd w:val="clear" w:color="auto" w:fill="auto"/>
            <w:vAlign w:val="center"/>
          </w:tcPr>
          <w:p w14:paraId="1EC55605" w14:textId="77777777" w:rsidR="0048415B" w:rsidRPr="00F01E9B" w:rsidRDefault="00447778" w:rsidP="0048415B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80.42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1381BF3B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739203DC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842</w:t>
            </w:r>
          </w:p>
        </w:tc>
        <w:tc>
          <w:tcPr>
            <w:tcW w:w="1752" w:type="dxa"/>
            <w:vAlign w:val="center"/>
          </w:tcPr>
          <w:p w14:paraId="43AB0F6D" w14:textId="77777777" w:rsidR="0048415B" w:rsidRPr="00F01E9B" w:rsidRDefault="00035F49" w:rsidP="0048415B">
            <w:pPr>
              <w:spacing w:line="240" w:lineRule="auto"/>
              <w:ind w:firstLine="0"/>
              <w:jc w:val="center"/>
              <w:rPr>
                <w:sz w:val="20"/>
                <w:szCs w:val="20"/>
                <w:rtl/>
              </w:rPr>
            </w:pPr>
            <w:r w:rsidRPr="00F01E9B">
              <w:rPr>
                <w:rFonts w:hint="cs"/>
                <w:sz w:val="20"/>
                <w:szCs w:val="20"/>
                <w:rtl/>
              </w:rPr>
              <w:t>78.41</w:t>
            </w:r>
          </w:p>
        </w:tc>
      </w:tr>
      <w:tr w:rsidR="0048415B" w:rsidRPr="00922CFC" w14:paraId="0FCBCF01" w14:textId="77777777" w:rsidTr="007944C6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634A946E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6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3F2D31ED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43E13580" w14:textId="77777777" w:rsidR="0048415B" w:rsidRPr="00F01E9B" w:rsidRDefault="00452881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.10</w:t>
            </w:r>
          </w:p>
        </w:tc>
        <w:tc>
          <w:tcPr>
            <w:tcW w:w="1348" w:type="dxa"/>
            <w:shd w:val="clear" w:color="auto" w:fill="auto"/>
            <w:vAlign w:val="center"/>
          </w:tcPr>
          <w:p w14:paraId="31CE58A0" w14:textId="77777777" w:rsidR="0048415B" w:rsidRPr="00F01E9B" w:rsidRDefault="00447778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91.32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542AC5E5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07F6BEE2" w14:textId="77777777" w:rsidR="0048415B" w:rsidRPr="00F01E9B" w:rsidRDefault="0048415B" w:rsidP="0048415B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451</w:t>
            </w:r>
          </w:p>
        </w:tc>
        <w:tc>
          <w:tcPr>
            <w:tcW w:w="1752" w:type="dxa"/>
            <w:vAlign w:val="center"/>
          </w:tcPr>
          <w:p w14:paraId="20058BAA" w14:textId="77777777" w:rsidR="0048415B" w:rsidRPr="00F01E9B" w:rsidRDefault="00035F49" w:rsidP="0048415B">
            <w:pPr>
              <w:spacing w:line="240" w:lineRule="auto"/>
              <w:ind w:firstLine="0"/>
              <w:jc w:val="center"/>
              <w:rPr>
                <w:sz w:val="20"/>
                <w:szCs w:val="20"/>
                <w:rtl/>
              </w:rPr>
            </w:pPr>
            <w:r w:rsidRPr="00F01E9B">
              <w:rPr>
                <w:rFonts w:hint="cs"/>
                <w:sz w:val="20"/>
                <w:szCs w:val="20"/>
                <w:rtl/>
              </w:rPr>
              <w:t>88.44</w:t>
            </w:r>
          </w:p>
        </w:tc>
      </w:tr>
      <w:tr w:rsidR="001052B5" w:rsidRPr="00922CFC" w14:paraId="03B1385B" w14:textId="77777777" w:rsidTr="00A108E4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18D10F77" w14:textId="77777777" w:rsidR="001052B5" w:rsidRPr="00F01E9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274B0141" w14:textId="77777777" w:rsidR="001052B5" w:rsidRPr="00F01E9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037BD6DC" w14:textId="77777777" w:rsidR="001052B5" w:rsidRPr="00F01E9B" w:rsidRDefault="00452881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.20</w:t>
            </w:r>
          </w:p>
        </w:tc>
        <w:tc>
          <w:tcPr>
            <w:tcW w:w="1348" w:type="dxa"/>
            <w:vAlign w:val="center"/>
          </w:tcPr>
          <w:p w14:paraId="40EE6AE5" w14:textId="77777777" w:rsidR="001052B5" w:rsidRPr="00F01E9B" w:rsidRDefault="00447778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94</w:t>
            </w:r>
            <w:r w:rsidR="0002779A" w:rsidRPr="00F01E9B">
              <w:rPr>
                <w:rFonts w:eastAsia="Times New Roman" w:hint="cs"/>
                <w:sz w:val="20"/>
                <w:szCs w:val="20"/>
                <w:rtl/>
              </w:rPr>
              <w:t>.00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1587BD25" w14:textId="77777777" w:rsidR="001052B5" w:rsidRPr="00F01E9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136FE1C7" w14:textId="77777777" w:rsidR="001052B5" w:rsidRPr="00F01E9B" w:rsidRDefault="001052B5" w:rsidP="00A108E4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132</w:t>
            </w:r>
          </w:p>
        </w:tc>
        <w:tc>
          <w:tcPr>
            <w:tcW w:w="1752" w:type="dxa"/>
            <w:vAlign w:val="center"/>
          </w:tcPr>
          <w:p w14:paraId="46353EA6" w14:textId="77777777" w:rsidR="001052B5" w:rsidRPr="00F01E9B" w:rsidRDefault="00035F49" w:rsidP="00A108E4">
            <w:pPr>
              <w:spacing w:line="240" w:lineRule="auto"/>
              <w:ind w:firstLine="0"/>
              <w:jc w:val="center"/>
              <w:rPr>
                <w:sz w:val="20"/>
                <w:szCs w:val="20"/>
                <w:rtl/>
              </w:rPr>
            </w:pPr>
            <w:r w:rsidRPr="00F01E9B">
              <w:rPr>
                <w:rFonts w:hint="cs"/>
                <w:sz w:val="20"/>
                <w:szCs w:val="20"/>
                <w:rtl/>
              </w:rPr>
              <w:t>96.62</w:t>
            </w:r>
          </w:p>
        </w:tc>
      </w:tr>
      <w:tr w:rsidR="008A6B90" w:rsidRPr="00922CFC" w14:paraId="30C2F8B9" w14:textId="77777777" w:rsidTr="00A108E4">
        <w:trPr>
          <w:trHeight w:val="20"/>
          <w:jc w:val="center"/>
        </w:trPr>
        <w:tc>
          <w:tcPr>
            <w:tcW w:w="1734" w:type="dxa"/>
            <w:shd w:val="clear" w:color="auto" w:fill="auto"/>
            <w:noWrap/>
            <w:vAlign w:val="center"/>
            <w:hideMark/>
          </w:tcPr>
          <w:p w14:paraId="40CBAA90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4</w:t>
            </w:r>
          </w:p>
        </w:tc>
        <w:tc>
          <w:tcPr>
            <w:tcW w:w="868" w:type="dxa"/>
            <w:shd w:val="clear" w:color="auto" w:fill="auto"/>
            <w:noWrap/>
            <w:vAlign w:val="center"/>
            <w:hideMark/>
          </w:tcPr>
          <w:p w14:paraId="605B364B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20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263ECF3D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0.08</w:t>
            </w:r>
          </w:p>
        </w:tc>
        <w:tc>
          <w:tcPr>
            <w:tcW w:w="1348" w:type="dxa"/>
            <w:vAlign w:val="center"/>
          </w:tcPr>
          <w:p w14:paraId="52A11187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98.75</w:t>
            </w:r>
          </w:p>
        </w:tc>
        <w:tc>
          <w:tcPr>
            <w:tcW w:w="1552" w:type="dxa"/>
            <w:shd w:val="clear" w:color="auto" w:fill="auto"/>
            <w:noWrap/>
            <w:vAlign w:val="center"/>
          </w:tcPr>
          <w:p w14:paraId="082A54FE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3900</w:t>
            </w:r>
          </w:p>
        </w:tc>
        <w:tc>
          <w:tcPr>
            <w:tcW w:w="1161" w:type="dxa"/>
            <w:shd w:val="clear" w:color="auto" w:fill="auto"/>
            <w:noWrap/>
            <w:vAlign w:val="center"/>
          </w:tcPr>
          <w:p w14:paraId="5B0B4BCB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eastAsia="Times New Roman"/>
                <w:sz w:val="20"/>
                <w:szCs w:val="20"/>
                <w:rtl/>
              </w:rPr>
            </w:pPr>
            <w:r w:rsidRPr="00F01E9B">
              <w:rPr>
                <w:rFonts w:eastAsia="Times New Roman" w:hint="cs"/>
                <w:sz w:val="20"/>
                <w:szCs w:val="20"/>
                <w:rtl/>
              </w:rPr>
              <w:t>53</w:t>
            </w:r>
          </w:p>
        </w:tc>
        <w:tc>
          <w:tcPr>
            <w:tcW w:w="1752" w:type="dxa"/>
            <w:vAlign w:val="center"/>
          </w:tcPr>
          <w:p w14:paraId="5B679B70" w14:textId="77777777" w:rsidR="008A6B90" w:rsidRPr="00F01E9B" w:rsidRDefault="008A6B90" w:rsidP="008A6B9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F01E9B">
              <w:rPr>
                <w:rFonts w:ascii="Calibri" w:eastAsia="Times New Roman" w:hAnsi="Calibri" w:hint="cs"/>
                <w:sz w:val="20"/>
                <w:szCs w:val="20"/>
                <w:rtl/>
              </w:rPr>
              <w:t>98.64</w:t>
            </w:r>
          </w:p>
        </w:tc>
      </w:tr>
    </w:tbl>
    <w:p w14:paraId="42CC8D4D" w14:textId="77777777" w:rsidR="001052B5" w:rsidRDefault="001052B5" w:rsidP="001052B5">
      <w:pPr>
        <w:spacing w:line="240" w:lineRule="auto"/>
        <w:jc w:val="center"/>
        <w:rPr>
          <w:szCs w:val="24"/>
        </w:rPr>
      </w:pPr>
    </w:p>
    <w:p w14:paraId="3C559060" w14:textId="7DD6AD67" w:rsidR="0071610D" w:rsidRDefault="0071610D" w:rsidP="001052B5">
      <w:pPr>
        <w:spacing w:line="240" w:lineRule="auto"/>
        <w:jc w:val="center"/>
        <w:rPr>
          <w:szCs w:val="24"/>
        </w:rPr>
      </w:pPr>
    </w:p>
    <w:p w14:paraId="2FC751EA" w14:textId="0C9E3D7A" w:rsidR="00B033F9" w:rsidRDefault="00B033F9" w:rsidP="001052B5">
      <w:pPr>
        <w:spacing w:line="240" w:lineRule="auto"/>
        <w:jc w:val="center"/>
        <w:rPr>
          <w:szCs w:val="24"/>
        </w:rPr>
      </w:pPr>
    </w:p>
    <w:p w14:paraId="2DA91F07" w14:textId="4C1821BD" w:rsidR="00B033F9" w:rsidRDefault="00B033F9" w:rsidP="001052B5">
      <w:pPr>
        <w:spacing w:line="240" w:lineRule="auto"/>
        <w:jc w:val="center"/>
        <w:rPr>
          <w:szCs w:val="24"/>
        </w:rPr>
      </w:pPr>
    </w:p>
    <w:p w14:paraId="54D33377" w14:textId="456A33F9" w:rsidR="00B033F9" w:rsidRDefault="00B033F9" w:rsidP="001052B5">
      <w:pPr>
        <w:spacing w:line="240" w:lineRule="auto"/>
        <w:jc w:val="center"/>
        <w:rPr>
          <w:szCs w:val="24"/>
        </w:rPr>
      </w:pPr>
    </w:p>
    <w:p w14:paraId="1658A5D6" w14:textId="61DEB611" w:rsidR="00B033F9" w:rsidRDefault="00B033F9" w:rsidP="001052B5">
      <w:pPr>
        <w:spacing w:line="240" w:lineRule="auto"/>
        <w:jc w:val="center"/>
        <w:rPr>
          <w:szCs w:val="24"/>
        </w:rPr>
      </w:pPr>
    </w:p>
    <w:p w14:paraId="37FB9446" w14:textId="49742310" w:rsidR="00B033F9" w:rsidRDefault="00B033F9" w:rsidP="001052B5">
      <w:pPr>
        <w:spacing w:line="240" w:lineRule="auto"/>
        <w:jc w:val="center"/>
        <w:rPr>
          <w:szCs w:val="24"/>
        </w:rPr>
      </w:pPr>
    </w:p>
    <w:p w14:paraId="0771EA4B" w14:textId="3835EBAE" w:rsidR="00B033F9" w:rsidRDefault="00B033F9" w:rsidP="001052B5">
      <w:pPr>
        <w:spacing w:line="240" w:lineRule="auto"/>
        <w:jc w:val="center"/>
        <w:rPr>
          <w:szCs w:val="24"/>
        </w:rPr>
      </w:pPr>
    </w:p>
    <w:p w14:paraId="079F410A" w14:textId="038ED369" w:rsidR="00B033F9" w:rsidRDefault="00B033F9" w:rsidP="001052B5">
      <w:pPr>
        <w:spacing w:line="240" w:lineRule="auto"/>
        <w:jc w:val="center"/>
        <w:rPr>
          <w:szCs w:val="24"/>
        </w:rPr>
      </w:pPr>
    </w:p>
    <w:p w14:paraId="19510E28" w14:textId="5598D20C" w:rsidR="00B033F9" w:rsidRDefault="00B033F9" w:rsidP="001052B5">
      <w:pPr>
        <w:spacing w:line="240" w:lineRule="auto"/>
        <w:jc w:val="center"/>
        <w:rPr>
          <w:szCs w:val="24"/>
        </w:rPr>
      </w:pPr>
    </w:p>
    <w:p w14:paraId="62BEF511" w14:textId="52CC7DCB" w:rsidR="00B033F9" w:rsidRDefault="00B033F9" w:rsidP="001052B5">
      <w:pPr>
        <w:spacing w:line="240" w:lineRule="auto"/>
        <w:jc w:val="center"/>
        <w:rPr>
          <w:szCs w:val="24"/>
        </w:rPr>
      </w:pPr>
    </w:p>
    <w:p w14:paraId="0A02AED0" w14:textId="77777777" w:rsidR="00B033F9" w:rsidRDefault="00B033F9" w:rsidP="001052B5">
      <w:pPr>
        <w:spacing w:line="240" w:lineRule="auto"/>
        <w:jc w:val="center"/>
        <w:rPr>
          <w:szCs w:val="24"/>
        </w:rPr>
      </w:pPr>
    </w:p>
    <w:p w14:paraId="39907EB4" w14:textId="77777777" w:rsidR="0071610D" w:rsidRDefault="0071610D" w:rsidP="001052B5">
      <w:pPr>
        <w:spacing w:line="240" w:lineRule="auto"/>
        <w:jc w:val="center"/>
        <w:rPr>
          <w:szCs w:val="24"/>
          <w:rtl/>
        </w:rPr>
      </w:pPr>
    </w:p>
    <w:p w14:paraId="35F7D570" w14:textId="77777777" w:rsidR="00DD4EC3" w:rsidRDefault="00DD4EC3" w:rsidP="00C73E62">
      <w:pPr>
        <w:jc w:val="center"/>
        <w:rPr>
          <w:rStyle w:val="Char0"/>
          <w:rFonts w:cs="B Nazanin"/>
          <w:sz w:val="24"/>
          <w:szCs w:val="24"/>
        </w:rPr>
      </w:pPr>
    </w:p>
    <w:p w14:paraId="7FC40CAA" w14:textId="77777777" w:rsidR="00DD4EC3" w:rsidRDefault="00DD4EC3" w:rsidP="00C73E62">
      <w:pPr>
        <w:jc w:val="center"/>
        <w:rPr>
          <w:rStyle w:val="Char0"/>
          <w:rFonts w:cs="B Nazanin"/>
          <w:sz w:val="24"/>
          <w:szCs w:val="24"/>
        </w:rPr>
      </w:pPr>
    </w:p>
    <w:p w14:paraId="1F26D3F0" w14:textId="77777777" w:rsidR="00DD4EC3" w:rsidRDefault="00DD4EC3" w:rsidP="00C73E62">
      <w:pPr>
        <w:jc w:val="center"/>
        <w:rPr>
          <w:rStyle w:val="Char0"/>
          <w:rFonts w:cs="B Nazanin"/>
          <w:sz w:val="24"/>
          <w:szCs w:val="24"/>
        </w:rPr>
      </w:pPr>
    </w:p>
    <w:p w14:paraId="2F9D7388" w14:textId="77777777" w:rsidR="001052B5" w:rsidRPr="00C73E62" w:rsidRDefault="001052B5" w:rsidP="00C73E62">
      <w:pPr>
        <w:jc w:val="center"/>
        <w:rPr>
          <w:b/>
          <w:bCs/>
          <w:sz w:val="22"/>
          <w:szCs w:val="24"/>
        </w:rPr>
      </w:pPr>
      <w:bookmarkStart w:id="7" w:name="_Toc198912136"/>
      <w:r w:rsidRPr="00C73E62">
        <w:rPr>
          <w:rStyle w:val="Char0"/>
          <w:rFonts w:cs="B Nazanin" w:hint="cs"/>
          <w:sz w:val="24"/>
          <w:szCs w:val="24"/>
          <w:rtl/>
        </w:rPr>
        <w:lastRenderedPageBreak/>
        <w:t xml:space="preserve">جدول 4-3: </w:t>
      </w:r>
      <w:r w:rsidRPr="00C73E62">
        <w:rPr>
          <w:rStyle w:val="Char0"/>
          <w:rFonts w:cs="B Nazanin"/>
          <w:sz w:val="24"/>
          <w:szCs w:val="24"/>
          <w:rtl/>
        </w:rPr>
        <w:t xml:space="preserve">میانگین نتایج ورودي و خروجی </w:t>
      </w:r>
      <w:r w:rsidRPr="00C73E62">
        <w:rPr>
          <w:rStyle w:val="Char0"/>
          <w:rFonts w:cs="B Nazanin" w:hint="cs"/>
          <w:sz w:val="24"/>
          <w:szCs w:val="24"/>
          <w:rtl/>
        </w:rPr>
        <w:t>روی</w:t>
      </w:r>
      <w:r w:rsidRPr="00C73E62">
        <w:rPr>
          <w:rStyle w:val="Char0"/>
          <w:rFonts w:cs="B Nazanin"/>
          <w:sz w:val="24"/>
          <w:szCs w:val="24"/>
          <w:rtl/>
        </w:rPr>
        <w:t xml:space="preserve">، </w:t>
      </w:r>
      <w:r w:rsidRPr="00C73E62">
        <w:rPr>
          <w:rStyle w:val="Char0"/>
          <w:rFonts w:cs="B Nazanin" w:hint="cs"/>
          <w:sz w:val="24"/>
          <w:szCs w:val="24"/>
          <w:rtl/>
        </w:rPr>
        <w:t>کروم</w:t>
      </w:r>
      <w:r w:rsidRPr="00C73E62">
        <w:rPr>
          <w:rStyle w:val="Char0"/>
          <w:rFonts w:cs="B Nazanin"/>
          <w:sz w:val="24"/>
          <w:szCs w:val="24"/>
          <w:rtl/>
        </w:rPr>
        <w:t xml:space="preserve">، </w:t>
      </w:r>
      <w:r w:rsidRPr="00C73E62">
        <w:rPr>
          <w:rStyle w:val="Char0"/>
          <w:rFonts w:cs="B Nazanin" w:hint="cs"/>
          <w:sz w:val="24"/>
          <w:szCs w:val="24"/>
          <w:rtl/>
        </w:rPr>
        <w:t>نیکل،</w:t>
      </w:r>
      <w:r w:rsidRPr="00C73E62">
        <w:rPr>
          <w:rStyle w:val="Char0"/>
          <w:rFonts w:cs="B Nazanin"/>
          <w:sz w:val="24"/>
          <w:szCs w:val="24"/>
          <w:rtl/>
        </w:rPr>
        <w:t xml:space="preserve"> </w:t>
      </w:r>
      <w:r w:rsidRPr="00C73E62">
        <w:rPr>
          <w:rStyle w:val="Char0"/>
          <w:rFonts w:cs="B Nazanin" w:hint="cs"/>
          <w:sz w:val="24"/>
          <w:szCs w:val="24"/>
          <w:rtl/>
        </w:rPr>
        <w:t>کادمیوم و سرب</w:t>
      </w:r>
      <w:bookmarkEnd w:id="7"/>
      <w:r w:rsidRPr="00C73E62">
        <w:rPr>
          <w:b/>
          <w:bCs/>
          <w:sz w:val="22"/>
          <w:szCs w:val="24"/>
          <w:rtl/>
        </w:rPr>
        <w:t xml:space="preserve"> از بیوراکتور در دوره سازش میکروبی</w:t>
      </w:r>
    </w:p>
    <w:p w14:paraId="4665FDF9" w14:textId="77777777" w:rsidR="00157FE0" w:rsidRPr="00157FE0" w:rsidRDefault="00157FE0" w:rsidP="00157FE0">
      <w:pPr>
        <w:pStyle w:val="a0"/>
        <w:bidi w:val="0"/>
        <w:rPr>
          <w:rFonts w:cs="B Nazanin"/>
          <w:b/>
          <w:bCs w:val="0"/>
          <w:sz w:val="24"/>
          <w:szCs w:val="24"/>
          <w:rtl/>
        </w:rPr>
      </w:pPr>
    </w:p>
    <w:tbl>
      <w:tblPr>
        <w:tblW w:w="5203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8"/>
        <w:gridCol w:w="598"/>
        <w:gridCol w:w="598"/>
        <w:gridCol w:w="1304"/>
        <w:gridCol w:w="599"/>
        <w:gridCol w:w="599"/>
        <w:gridCol w:w="1304"/>
        <w:gridCol w:w="814"/>
        <w:gridCol w:w="814"/>
        <w:gridCol w:w="940"/>
        <w:gridCol w:w="815"/>
        <w:gridCol w:w="815"/>
        <w:gridCol w:w="940"/>
        <w:gridCol w:w="815"/>
        <w:gridCol w:w="815"/>
        <w:gridCol w:w="940"/>
      </w:tblGrid>
      <w:tr w:rsidR="001052B5" w:rsidRPr="003E158E" w14:paraId="7792009B" w14:textId="77777777" w:rsidTr="006F5513">
        <w:trPr>
          <w:trHeight w:val="330"/>
          <w:jc w:val="center"/>
        </w:trPr>
        <w:tc>
          <w:tcPr>
            <w:tcW w:w="968" w:type="dxa"/>
            <w:vMerge w:val="restart"/>
            <w:shd w:val="clear" w:color="auto" w:fill="auto"/>
            <w:noWrap/>
            <w:vAlign w:val="center"/>
            <w:hideMark/>
          </w:tcPr>
          <w:p w14:paraId="51CD23EE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b/>
                <w:bCs/>
                <w:sz w:val="20"/>
                <w:szCs w:val="20"/>
              </w:rPr>
            </w:pPr>
            <w:r w:rsidRPr="003E158E">
              <w:rPr>
                <w:rFonts w:ascii="Calibri" w:eastAsia="Times New Roman" w:hAnsi="Calibri" w:hint="cs"/>
                <w:b/>
                <w:bCs/>
                <w:sz w:val="20"/>
                <w:szCs w:val="20"/>
                <w:rtl/>
              </w:rPr>
              <w:t>زمان ماند (ساعت)</w:t>
            </w:r>
          </w:p>
        </w:tc>
        <w:tc>
          <w:tcPr>
            <w:tcW w:w="2500" w:type="dxa"/>
            <w:gridSpan w:val="3"/>
            <w:shd w:val="clear" w:color="auto" w:fill="auto"/>
            <w:noWrap/>
            <w:vAlign w:val="center"/>
            <w:hideMark/>
          </w:tcPr>
          <w:p w14:paraId="45E83F92" w14:textId="77777777" w:rsidR="001052B5" w:rsidRPr="003E158E" w:rsidRDefault="001052B5" w:rsidP="0049140B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rtl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Zn</w:t>
            </w:r>
            <w:r w:rsidRPr="003E158E">
              <w:rPr>
                <w:rFonts w:eastAsia="Times New Roman" w:hint="cs"/>
                <w:b/>
                <w:bCs/>
                <w:sz w:val="20"/>
                <w:szCs w:val="20"/>
              </w:rPr>
              <w:t xml:space="preserve"> </w:t>
            </w:r>
            <w:r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9140B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502" w:type="dxa"/>
            <w:gridSpan w:val="3"/>
            <w:shd w:val="clear" w:color="auto" w:fill="auto"/>
            <w:noWrap/>
            <w:vAlign w:val="center"/>
            <w:hideMark/>
          </w:tcPr>
          <w:p w14:paraId="79DBA345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 xml:space="preserve">Cr 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9140B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568" w:type="dxa"/>
            <w:gridSpan w:val="3"/>
            <w:shd w:val="clear" w:color="auto" w:fill="auto"/>
            <w:vAlign w:val="center"/>
            <w:hideMark/>
          </w:tcPr>
          <w:p w14:paraId="7A138918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 xml:space="preserve">Ni 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9140B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570" w:type="dxa"/>
            <w:gridSpan w:val="3"/>
            <w:shd w:val="clear" w:color="auto" w:fill="auto"/>
            <w:vAlign w:val="center"/>
            <w:hideMark/>
          </w:tcPr>
          <w:p w14:paraId="5A7F67CF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 xml:space="preserve">Cd 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9140B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570" w:type="dxa"/>
            <w:gridSpan w:val="3"/>
            <w:shd w:val="clear" w:color="auto" w:fill="auto"/>
            <w:vAlign w:val="center"/>
            <w:hideMark/>
          </w:tcPr>
          <w:p w14:paraId="64BE6769" w14:textId="77777777" w:rsidR="001052B5" w:rsidRPr="003E158E" w:rsidRDefault="001052B5" w:rsidP="0049140B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Pb</w:t>
            </w:r>
            <w:r w:rsidRPr="003E158E">
              <w:rPr>
                <w:rFonts w:eastAsia="Times New Roman" w:hint="cs"/>
                <w:b/>
                <w:bCs/>
                <w:sz w:val="20"/>
                <w:szCs w:val="20"/>
              </w:rPr>
              <w:t xml:space="preserve"> 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>(</w:t>
            </w:r>
            <w:r w:rsidR="0049140B">
              <w:rPr>
                <w:rFonts w:eastAsia="Times New Roman" w:cs="Times New Roman"/>
                <w:b/>
                <w:bCs/>
                <w:sz w:val="18"/>
                <w:szCs w:val="18"/>
              </w:rPr>
              <w:t>mg/l</w:t>
            </w:r>
            <w:r w:rsidR="0049140B" w:rsidRPr="003E158E">
              <w:rPr>
                <w:rFonts w:eastAsia="Times New Roman" w:cs="Times New Roman"/>
                <w:b/>
                <w:bCs/>
                <w:sz w:val="18"/>
                <w:szCs w:val="18"/>
              </w:rPr>
              <w:t xml:space="preserve">) </w:t>
            </w:r>
          </w:p>
        </w:tc>
      </w:tr>
      <w:tr w:rsidR="001052B5" w:rsidRPr="003E158E" w14:paraId="63A7F31D" w14:textId="77777777" w:rsidTr="006F5513">
        <w:trPr>
          <w:trHeight w:val="495"/>
          <w:jc w:val="center"/>
        </w:trPr>
        <w:tc>
          <w:tcPr>
            <w:tcW w:w="968" w:type="dxa"/>
            <w:vMerge/>
            <w:vAlign w:val="center"/>
            <w:hideMark/>
          </w:tcPr>
          <w:p w14:paraId="372E35DE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ascii="Calibri" w:eastAsia="Times New Roman" w:hAnsi="Calibri"/>
                <w:b/>
                <w:bCs/>
                <w:sz w:val="20"/>
                <w:szCs w:val="20"/>
              </w:rPr>
            </w:pP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02D54D5C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C056F61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1304" w:type="dxa"/>
            <w:shd w:val="clear" w:color="auto" w:fill="auto"/>
            <w:vAlign w:val="center"/>
            <w:hideMark/>
          </w:tcPr>
          <w:p w14:paraId="078EB57C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08D506FB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6F796FBF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1304" w:type="dxa"/>
            <w:shd w:val="clear" w:color="auto" w:fill="auto"/>
            <w:vAlign w:val="center"/>
            <w:hideMark/>
          </w:tcPr>
          <w:p w14:paraId="20C0E4CE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814" w:type="dxa"/>
            <w:shd w:val="clear" w:color="auto" w:fill="auto"/>
            <w:vAlign w:val="center"/>
            <w:hideMark/>
          </w:tcPr>
          <w:p w14:paraId="23167466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814" w:type="dxa"/>
            <w:shd w:val="clear" w:color="auto" w:fill="auto"/>
            <w:vAlign w:val="center"/>
            <w:hideMark/>
          </w:tcPr>
          <w:p w14:paraId="2F7C446C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40" w:type="dxa"/>
            <w:shd w:val="clear" w:color="auto" w:fill="auto"/>
            <w:vAlign w:val="center"/>
            <w:hideMark/>
          </w:tcPr>
          <w:p w14:paraId="4D59B521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14:paraId="0586A149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14:paraId="18E62F62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40" w:type="dxa"/>
            <w:shd w:val="clear" w:color="auto" w:fill="auto"/>
            <w:vAlign w:val="center"/>
            <w:hideMark/>
          </w:tcPr>
          <w:p w14:paraId="51B48F7A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Removal (%)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14:paraId="16F12319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in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14:paraId="3BDC3F83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eff</w:t>
            </w:r>
          </w:p>
        </w:tc>
        <w:tc>
          <w:tcPr>
            <w:tcW w:w="940" w:type="dxa"/>
            <w:shd w:val="clear" w:color="auto" w:fill="auto"/>
            <w:vAlign w:val="center"/>
            <w:hideMark/>
          </w:tcPr>
          <w:p w14:paraId="0B7D5EBB" w14:textId="77777777" w:rsidR="001052B5" w:rsidRPr="003E158E" w:rsidRDefault="001052B5" w:rsidP="00A108E4">
            <w:pPr>
              <w:bidi w:val="0"/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sz w:val="18"/>
                <w:szCs w:val="18"/>
              </w:rPr>
            </w:pPr>
            <w:r w:rsidRPr="003E158E">
              <w:rPr>
                <w:rFonts w:eastAsia="Times New Roman" w:cs="Times New Roman"/>
                <w:b/>
                <w:bCs/>
                <w:sz w:val="18"/>
                <w:szCs w:val="20"/>
              </w:rPr>
              <w:t>Removal (%)</w:t>
            </w:r>
          </w:p>
        </w:tc>
      </w:tr>
      <w:tr w:rsidR="001052B5" w:rsidRPr="003E158E" w14:paraId="20F59626" w14:textId="77777777" w:rsidTr="002A098D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3D268ECE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4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0B414490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1F005FA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4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0223477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7.65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4B43A19B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7C9B921E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2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7418ECB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8.3</w:t>
            </w:r>
            <w:r w:rsidR="00F70661">
              <w:rPr>
                <w:rFonts w:ascii="Calibri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290FF25D" w14:textId="77777777" w:rsidR="001052B5" w:rsidRPr="003E158E" w:rsidRDefault="006F5513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</w:tcPr>
          <w:p w14:paraId="63D1B3EC" w14:textId="77777777" w:rsidR="001052B5" w:rsidRPr="003E158E" w:rsidRDefault="008B3BB8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68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7EF05247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7.65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4915D0F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</w:tcPr>
          <w:p w14:paraId="37ABFE9D" w14:textId="77777777" w:rsidR="001052B5" w:rsidRPr="003E158E" w:rsidRDefault="0038691C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32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5C5391AB" w14:textId="77777777" w:rsidR="001052B5" w:rsidRPr="003E158E" w:rsidRDefault="002A098D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21.23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D0835A6" w14:textId="77777777" w:rsidR="001052B5" w:rsidRPr="003E158E" w:rsidRDefault="001052B5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EFEE3B2" w14:textId="77777777" w:rsidR="001052B5" w:rsidRPr="003E158E" w:rsidRDefault="001052B5" w:rsidP="00157D7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157D70">
              <w:rPr>
                <w:rFonts w:ascii="Calibri" w:eastAsia="Times New Roman" w:hAnsi="Calibri" w:hint="cs"/>
                <w:sz w:val="20"/>
                <w:szCs w:val="20"/>
                <w:rtl/>
              </w:rPr>
              <w:t>23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371D497" w14:textId="77777777" w:rsidR="001052B5" w:rsidRPr="003E158E" w:rsidRDefault="007E7C48" w:rsidP="00A108E4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18.35</w:t>
            </w:r>
          </w:p>
        </w:tc>
      </w:tr>
      <w:tr w:rsidR="006F5513" w:rsidRPr="003E158E" w14:paraId="62CCE083" w14:textId="77777777" w:rsidTr="002A098D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088DFBD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8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A03E86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2F7D48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2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8A1AE83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29.41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7DB0C582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0195F7FA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156ED16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12.5</w:t>
            </w:r>
            <w:r w:rsidR="00F70661">
              <w:rPr>
                <w:rFonts w:ascii="Calibri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2ED258D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</w:tcPr>
          <w:p w14:paraId="56A6C1B6" w14:textId="77777777" w:rsidR="006F5513" w:rsidRPr="003E158E" w:rsidRDefault="008B3BB8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58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56625741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29.41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5BA474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</w:tcPr>
          <w:p w14:paraId="264D79DD" w14:textId="77777777" w:rsidR="006F5513" w:rsidRPr="003E158E" w:rsidRDefault="0038691C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0548CB8F" w14:textId="77777777" w:rsidR="006F5513" w:rsidRPr="003E158E" w:rsidRDefault="002A098D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40.41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54B5F03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2CE0BFB" w14:textId="77777777" w:rsidR="006F5513" w:rsidRPr="003E158E" w:rsidRDefault="006F5513" w:rsidP="00157D7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157D70">
              <w:rPr>
                <w:rFonts w:ascii="Calibri" w:eastAsia="Times New Roman" w:hAnsi="Calibri" w:hint="cs"/>
                <w:sz w:val="20"/>
                <w:szCs w:val="20"/>
                <w:rtl/>
              </w:rPr>
              <w:t>19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15AE8264" w14:textId="77777777" w:rsidR="006F5513" w:rsidRPr="003E158E" w:rsidRDefault="007E7C48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32.12</w:t>
            </w:r>
          </w:p>
        </w:tc>
      </w:tr>
      <w:tr w:rsidR="006F5513" w:rsidRPr="003E158E" w14:paraId="04288372" w14:textId="77777777" w:rsidTr="002A098D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68CDE58B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2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DEBEB2D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EA9E37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1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688C01E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35.29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773F4850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51C62A5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18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A53EAA8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25.0</w:t>
            </w:r>
            <w:r w:rsidR="00F70661">
              <w:rPr>
                <w:rFonts w:ascii="Calibri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405E03B3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</w:tcPr>
          <w:p w14:paraId="71C0CD9B" w14:textId="77777777" w:rsidR="006F5513" w:rsidRPr="003E158E" w:rsidRDefault="008B3BB8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53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0C9C9C83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35.29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F2D01F6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</w:tcPr>
          <w:p w14:paraId="2CB1394C" w14:textId="77777777" w:rsidR="006F5513" w:rsidRPr="003E158E" w:rsidRDefault="0038691C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2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25EFE710" w14:textId="77777777" w:rsidR="006F5513" w:rsidRPr="003E158E" w:rsidRDefault="002A098D" w:rsidP="002A098D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51.16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7F800B1A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E36F0C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17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4CC0311A" w14:textId="77777777" w:rsidR="006F5513" w:rsidRPr="003E158E" w:rsidRDefault="007E7C48" w:rsidP="007E7C48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42.29</w:t>
            </w:r>
          </w:p>
        </w:tc>
      </w:tr>
      <w:tr w:rsidR="006F5513" w:rsidRPr="003E158E" w14:paraId="7D2C80E9" w14:textId="77777777" w:rsidTr="002A098D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21476D74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6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C3EC817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F8F091A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9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D5CEFC1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47.06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016699A1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58207926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15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0D48177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37.5</w:t>
            </w:r>
            <w:r w:rsidR="00F70661">
              <w:rPr>
                <w:rFonts w:ascii="Calibri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2377B5A8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</w:tcPr>
          <w:p w14:paraId="4280B896" w14:textId="77777777" w:rsidR="006F5513" w:rsidRPr="003E158E" w:rsidRDefault="008B3BB8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43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5F362211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47.06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AC5BC4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</w:tcPr>
          <w:p w14:paraId="4ED47197" w14:textId="77777777" w:rsidR="006F5513" w:rsidRPr="003E158E" w:rsidRDefault="0038691C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15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4716957B" w14:textId="77777777" w:rsidR="006F5513" w:rsidRPr="003E158E" w:rsidRDefault="002A098D" w:rsidP="002A098D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62.41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871718A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31D9D84" w14:textId="77777777" w:rsidR="006F5513" w:rsidRPr="003E158E" w:rsidRDefault="006F5513" w:rsidP="00157D7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157D70">
              <w:rPr>
                <w:rFonts w:ascii="Calibri" w:eastAsia="Times New Roman" w:hAnsi="Calibri" w:hint="cs"/>
                <w:sz w:val="20"/>
                <w:szCs w:val="20"/>
                <w:rtl/>
              </w:rPr>
              <w:t>16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2309762" w14:textId="77777777" w:rsidR="006F5513" w:rsidRPr="003E158E" w:rsidRDefault="006F5513" w:rsidP="007E7C48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50</w:t>
            </w:r>
            <w:r w:rsidR="007944C6">
              <w:rPr>
                <w:rFonts w:ascii="Calibri" w:eastAsia="Times New Roman" w:hAnsi="Calibri" w:hint="cs"/>
                <w:sz w:val="20"/>
                <w:szCs w:val="20"/>
                <w:rtl/>
              </w:rPr>
              <w:t>.</w:t>
            </w:r>
            <w:r w:rsidR="007E7C48">
              <w:rPr>
                <w:rFonts w:ascii="Calibri" w:eastAsia="Times New Roman" w:hAnsi="Calibri" w:hint="cs"/>
                <w:sz w:val="20"/>
                <w:szCs w:val="20"/>
                <w:rtl/>
              </w:rPr>
              <w:t>10</w:t>
            </w:r>
          </w:p>
        </w:tc>
      </w:tr>
      <w:tr w:rsidR="006F5513" w:rsidRPr="003E158E" w14:paraId="46D71CB4" w14:textId="77777777" w:rsidTr="002A098D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2F5A639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2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9AB0533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0F3469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7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FE849F4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58.82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4D69DE8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718B709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14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D6AE82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41.7</w:t>
            </w:r>
            <w:r w:rsidR="00F70661">
              <w:rPr>
                <w:rFonts w:ascii="Calibri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59593340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</w:tcPr>
          <w:p w14:paraId="4E100D98" w14:textId="77777777" w:rsidR="006F5513" w:rsidRPr="003E158E" w:rsidRDefault="008B3BB8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34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58E656E9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58.82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7A1088E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</w:tcPr>
          <w:p w14:paraId="17D1F63F" w14:textId="77777777" w:rsidR="006F5513" w:rsidRPr="003E158E" w:rsidRDefault="0038691C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0.13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CE08D60" w14:textId="77777777" w:rsidR="006F5513" w:rsidRPr="003E158E" w:rsidRDefault="002A098D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67</w:t>
            </w:r>
            <w:r w:rsidR="006F5513"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.34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7D9C8871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792B5EE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12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0FE45D2C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57.14</w:t>
            </w:r>
          </w:p>
        </w:tc>
      </w:tr>
      <w:tr w:rsidR="006F5513" w:rsidRPr="003E158E" w14:paraId="1EF8AACF" w14:textId="77777777" w:rsidTr="006F5513">
        <w:trPr>
          <w:trHeight w:val="330"/>
          <w:jc w:val="center"/>
        </w:trPr>
        <w:tc>
          <w:tcPr>
            <w:tcW w:w="968" w:type="dxa"/>
            <w:shd w:val="clear" w:color="auto" w:fill="auto"/>
            <w:noWrap/>
            <w:vAlign w:val="center"/>
            <w:hideMark/>
          </w:tcPr>
          <w:p w14:paraId="4574F650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24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31A3B7F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1.70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0694836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4</w:t>
            </w: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20407A0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7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6</w:t>
            </w: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47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5FA54DF4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4</w:t>
            </w:r>
          </w:p>
        </w:tc>
        <w:tc>
          <w:tcPr>
            <w:tcW w:w="599" w:type="dxa"/>
            <w:shd w:val="clear" w:color="auto" w:fill="auto"/>
            <w:noWrap/>
            <w:vAlign w:val="center"/>
            <w:hideMark/>
          </w:tcPr>
          <w:p w14:paraId="63AC78C2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08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AA192A0" w14:textId="77777777" w:rsidR="006F5513" w:rsidRPr="003E158E" w:rsidRDefault="00FC0380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hAnsi="Calibri" w:hint="cs"/>
                <w:sz w:val="20"/>
                <w:szCs w:val="20"/>
                <w:rtl/>
              </w:rPr>
              <w:t>66</w:t>
            </w:r>
            <w:r w:rsidR="006F5513">
              <w:rPr>
                <w:rFonts w:ascii="Calibri" w:hAnsi="Calibri" w:hint="cs"/>
                <w:sz w:val="20"/>
                <w:szCs w:val="20"/>
                <w:rtl/>
              </w:rPr>
              <w:t>.</w:t>
            </w:r>
            <w:r>
              <w:rPr>
                <w:rFonts w:ascii="Calibri" w:hAnsi="Calibri" w:hint="cs"/>
                <w:sz w:val="20"/>
                <w:szCs w:val="20"/>
                <w:rtl/>
              </w:rPr>
              <w:t>67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5382F065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/>
                <w:sz w:val="20"/>
                <w:szCs w:val="20"/>
              </w:rPr>
              <w:t>0.83</w:t>
            </w:r>
          </w:p>
        </w:tc>
        <w:tc>
          <w:tcPr>
            <w:tcW w:w="814" w:type="dxa"/>
            <w:shd w:val="clear" w:color="auto" w:fill="auto"/>
            <w:noWrap/>
            <w:vAlign w:val="center"/>
            <w:hideMark/>
          </w:tcPr>
          <w:p w14:paraId="614D3E96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18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B66EFE9" w14:textId="77777777" w:rsidR="006F5513" w:rsidRPr="003E158E" w:rsidRDefault="00FC0380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78</w:t>
            </w:r>
            <w:r w:rsidR="006F5513"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.</w:t>
            </w: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31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70E9B4E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41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668DB46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FB0E165" w14:textId="77777777" w:rsidR="006F5513" w:rsidRPr="003E158E" w:rsidRDefault="00FC0380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70</w:t>
            </w:r>
            <w:r w:rsidR="006F5513"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.</w:t>
            </w:r>
            <w:r>
              <w:rPr>
                <w:rFonts w:ascii="Calibri" w:eastAsia="Times New Roman" w:hAnsi="Calibri" w:hint="cs"/>
                <w:sz w:val="20"/>
                <w:szCs w:val="20"/>
                <w:rtl/>
              </w:rPr>
              <w:t>73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FC3DF24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28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854673B" w14:textId="77777777" w:rsidR="006F5513" w:rsidRPr="003E158E" w:rsidRDefault="006F5513" w:rsidP="006F5513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0.08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90925B6" w14:textId="77777777" w:rsidR="006F5513" w:rsidRPr="003E158E" w:rsidRDefault="006F5513" w:rsidP="00FC0380">
            <w:pPr>
              <w:spacing w:line="240" w:lineRule="auto"/>
              <w:ind w:firstLine="0"/>
              <w:jc w:val="center"/>
              <w:rPr>
                <w:rFonts w:ascii="Calibri" w:eastAsia="Times New Roman" w:hAnsi="Calibri"/>
                <w:sz w:val="20"/>
                <w:szCs w:val="20"/>
                <w:rtl/>
              </w:rPr>
            </w:pPr>
            <w:r w:rsidRPr="003E158E">
              <w:rPr>
                <w:rFonts w:ascii="Calibri" w:eastAsia="Times New Roman" w:hAnsi="Calibri" w:hint="cs"/>
                <w:sz w:val="20"/>
                <w:szCs w:val="20"/>
                <w:rtl/>
              </w:rPr>
              <w:t>71.</w:t>
            </w:r>
            <w:r w:rsidR="00FC0380">
              <w:rPr>
                <w:rFonts w:ascii="Calibri" w:eastAsia="Times New Roman" w:hAnsi="Calibri" w:hint="cs"/>
                <w:sz w:val="20"/>
                <w:szCs w:val="20"/>
                <w:rtl/>
              </w:rPr>
              <w:t>42</w:t>
            </w:r>
          </w:p>
        </w:tc>
      </w:tr>
    </w:tbl>
    <w:p w14:paraId="44BD8C0F" w14:textId="77777777" w:rsidR="001052B5" w:rsidRPr="00922CFC" w:rsidRDefault="001052B5" w:rsidP="001052B5">
      <w:pPr>
        <w:bidi w:val="0"/>
        <w:ind w:firstLine="0"/>
        <w:jc w:val="left"/>
        <w:rPr>
          <w:rFonts w:cs="Times New Roman"/>
          <w:sz w:val="12"/>
          <w:szCs w:val="12"/>
          <w:rtl/>
        </w:rPr>
      </w:pPr>
      <w:r w:rsidRPr="00922CFC">
        <w:rPr>
          <w:rStyle w:val="fontstyle01"/>
          <w:sz w:val="18"/>
          <w:szCs w:val="16"/>
        </w:rPr>
        <w:t xml:space="preserve">in: </w:t>
      </w:r>
      <w:proofErr w:type="gramStart"/>
      <w:r w:rsidRPr="00922CFC">
        <w:rPr>
          <w:rStyle w:val="fontstyle01"/>
          <w:sz w:val="18"/>
          <w:szCs w:val="16"/>
        </w:rPr>
        <w:t xml:space="preserve">influent,   </w:t>
      </w:r>
      <w:proofErr w:type="gramEnd"/>
      <w:r w:rsidRPr="00922CFC">
        <w:rPr>
          <w:rStyle w:val="fontstyle01"/>
          <w:sz w:val="18"/>
          <w:szCs w:val="16"/>
        </w:rPr>
        <w:t xml:space="preserve">  eff: effluent</w:t>
      </w:r>
    </w:p>
    <w:p w14:paraId="36B2F284" w14:textId="77777777" w:rsidR="001052B5" w:rsidRDefault="001052B5" w:rsidP="001052B5">
      <w:pPr>
        <w:rPr>
          <w:rtl/>
        </w:rPr>
      </w:pPr>
    </w:p>
    <w:p w14:paraId="0A0E8E58" w14:textId="77777777" w:rsidR="001052B5" w:rsidRDefault="001052B5" w:rsidP="001052B5">
      <w:pPr>
        <w:rPr>
          <w:rtl/>
        </w:rPr>
      </w:pPr>
    </w:p>
    <w:p w14:paraId="6B777805" w14:textId="77777777" w:rsidR="002231AD" w:rsidRDefault="002231AD" w:rsidP="004B4681">
      <w:pPr>
        <w:pStyle w:val="Subtitle"/>
        <w:spacing w:line="276" w:lineRule="auto"/>
        <w:rPr>
          <w:rFonts w:cs="B Nazanin"/>
          <w:sz w:val="26"/>
          <w:szCs w:val="26"/>
        </w:rPr>
      </w:pPr>
    </w:p>
    <w:p w14:paraId="61443E8B" w14:textId="77777777" w:rsidR="002231AD" w:rsidRDefault="002231AD" w:rsidP="004B4681">
      <w:pPr>
        <w:pStyle w:val="Subtitle"/>
        <w:spacing w:line="276" w:lineRule="auto"/>
        <w:rPr>
          <w:rFonts w:cs="B Nazanin"/>
          <w:sz w:val="26"/>
          <w:szCs w:val="26"/>
        </w:rPr>
      </w:pPr>
    </w:p>
    <w:p w14:paraId="12203589" w14:textId="77777777" w:rsidR="002231AD" w:rsidRDefault="002231AD" w:rsidP="004B4681">
      <w:pPr>
        <w:pStyle w:val="Subtitle"/>
        <w:spacing w:line="276" w:lineRule="auto"/>
        <w:rPr>
          <w:rFonts w:cs="B Nazanin"/>
          <w:sz w:val="26"/>
          <w:szCs w:val="26"/>
        </w:rPr>
      </w:pPr>
    </w:p>
    <w:p w14:paraId="78B296D7" w14:textId="77777777" w:rsidR="002231AD" w:rsidRDefault="002231AD" w:rsidP="004B4681">
      <w:pPr>
        <w:pStyle w:val="Subtitle"/>
        <w:spacing w:line="276" w:lineRule="auto"/>
        <w:rPr>
          <w:rFonts w:cs="B Nazanin"/>
          <w:sz w:val="26"/>
          <w:szCs w:val="26"/>
        </w:rPr>
      </w:pPr>
    </w:p>
    <w:p w14:paraId="7651C0A5" w14:textId="77777777" w:rsidR="002231AD" w:rsidRDefault="002231AD" w:rsidP="004B4681">
      <w:pPr>
        <w:pStyle w:val="Subtitle"/>
        <w:spacing w:line="276" w:lineRule="auto"/>
        <w:rPr>
          <w:rFonts w:cs="B Nazanin"/>
          <w:sz w:val="26"/>
          <w:szCs w:val="26"/>
        </w:rPr>
      </w:pPr>
    </w:p>
    <w:p w14:paraId="3958749A" w14:textId="77777777" w:rsidR="00E27B44" w:rsidRDefault="00E27B44" w:rsidP="004B4681">
      <w:pPr>
        <w:pStyle w:val="Subtitle"/>
        <w:spacing w:line="276" w:lineRule="auto"/>
        <w:rPr>
          <w:rFonts w:cs="B Nazanin"/>
          <w:sz w:val="26"/>
          <w:szCs w:val="26"/>
          <w:rtl/>
        </w:rPr>
        <w:sectPr w:rsidR="00E27B44" w:rsidSect="00F51D1E">
          <w:footerReference w:type="default" r:id="rId12"/>
          <w:pgSz w:w="16840" w:h="11907" w:orient="landscape" w:code="9"/>
          <w:pgMar w:top="1701" w:right="1701" w:bottom="1701" w:left="1985" w:header="567" w:footer="567" w:gutter="0"/>
          <w:pgNumType w:start="103"/>
          <w:cols w:space="720"/>
          <w:titlePg/>
          <w:docGrid w:linePitch="360"/>
          <w15:footnoteColumns w:val="1"/>
        </w:sectPr>
      </w:pPr>
    </w:p>
    <w:p w14:paraId="0D46CE9E" w14:textId="77777777" w:rsidR="00721FD7" w:rsidRDefault="00721FD7" w:rsidP="00721FD7">
      <w:pPr>
        <w:pStyle w:val="ds-markdown-paragraph"/>
        <w:shd w:val="clear" w:color="auto" w:fill="FFFFFF"/>
        <w:bidi/>
        <w:spacing w:line="276" w:lineRule="auto"/>
        <w:jc w:val="both"/>
        <w:rPr>
          <w:rFonts w:ascii="Segoe UI" w:hAnsi="Segoe UI" w:cs="B Nazanin"/>
          <w:color w:val="404040"/>
          <w:sz w:val="26"/>
          <w:szCs w:val="26"/>
        </w:rPr>
      </w:pPr>
    </w:p>
    <w:p w14:paraId="70712E1B" w14:textId="77777777" w:rsidR="00721FD7" w:rsidRPr="005C3578" w:rsidRDefault="00721FD7" w:rsidP="00721FD7">
      <w:pPr>
        <w:pStyle w:val="ds-markdown-paragraph"/>
        <w:shd w:val="clear" w:color="auto" w:fill="FFFFFF"/>
        <w:bidi/>
        <w:spacing w:line="276" w:lineRule="auto"/>
        <w:jc w:val="both"/>
        <w:rPr>
          <w:rFonts w:ascii="Segoe UI" w:hAnsi="Segoe UI" w:cs="B Nazanin"/>
          <w:color w:val="404040"/>
          <w:sz w:val="26"/>
          <w:szCs w:val="26"/>
          <w:rtl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4"/>
        <w:gridCol w:w="1439"/>
        <w:gridCol w:w="1437"/>
        <w:gridCol w:w="2785"/>
      </w:tblGrid>
      <w:tr w:rsidR="00E27B44" w:rsidRPr="00305449" w14:paraId="2C9A374B" w14:textId="77777777" w:rsidTr="00F23435">
        <w:trPr>
          <w:jc w:val="center"/>
        </w:trPr>
        <w:tc>
          <w:tcPr>
            <w:tcW w:w="3005" w:type="dxa"/>
            <w:vAlign w:val="center"/>
          </w:tcPr>
          <w:p w14:paraId="4102B02E" w14:textId="77777777" w:rsidR="00E27B44" w:rsidRPr="00305449" w:rsidRDefault="00CA10B7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color w:val="000000" w:themeColor="text1"/>
                <w:szCs w:val="24"/>
                <w:lang w:bidi="fa-IR"/>
              </w:rPr>
            </w:pPr>
            <w:r>
              <w:rPr>
                <w:rFonts w:cs="Times New Roman"/>
                <w:noProof/>
                <w:color w:val="000000" w:themeColor="text1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04832CF" wp14:editId="0CD1F436">
                      <wp:simplePos x="0" y="0"/>
                      <wp:positionH relativeFrom="column">
                        <wp:posOffset>-303530</wp:posOffset>
                      </wp:positionH>
                      <wp:positionV relativeFrom="paragraph">
                        <wp:posOffset>-18415</wp:posOffset>
                      </wp:positionV>
                      <wp:extent cx="402590" cy="361950"/>
                      <wp:effectExtent l="0" t="0" r="0" b="0"/>
                      <wp:wrapNone/>
                      <wp:docPr id="53" name="Text Box 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2590" cy="3619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18C9CFF" w14:textId="77777777" w:rsidR="00742B3C" w:rsidRDefault="00742B3C" w:rsidP="00CA10B7">
                                  <w:pPr>
                                    <w:spacing w:line="240" w:lineRule="auto"/>
                                    <w:ind w:firstLine="0"/>
                                    <w:rPr>
                                      <w:lang w:bidi="fa-IR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fa-IR"/>
                                    </w:rPr>
                                    <w:t>ج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4832CF" id="Text Box 53" o:spid="_x0000_s1029" type="#_x0000_t202" style="position:absolute;left:0;text-align:left;margin-left:-23.9pt;margin-top:-1.45pt;width:31.7pt;height:28.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" fillcolor="white [3201]" stroked="f" strokeweight=".5pt">
                      <v:textbox>
                        <w:txbxContent>
                          <w:p w14:paraId="318C9CFF" w14:textId="77777777" w:rsidR="00742B3C" w:rsidRDefault="00742B3C" w:rsidP="00CA10B7">
                            <w:pPr>
                              <w:spacing w:line="240" w:lineRule="auto"/>
                              <w:ind w:firstLine="0"/>
                              <w:rPr>
                                <w:lang w:bidi="fa-IR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fa-IR"/>
                              </w:rPr>
                              <w:t>ج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27B44" w:rsidRPr="00305449">
              <w:rPr>
                <w:rFonts w:cs="Times New Roman"/>
                <w:noProof/>
                <w:color w:val="000000" w:themeColor="text1"/>
                <w:szCs w:val="24"/>
              </w:rPr>
              <w:drawing>
                <wp:inline distT="0" distB="0" distL="0" distR="0" wp14:anchorId="6D927A41" wp14:editId="27690A1F">
                  <wp:extent cx="1913890" cy="2438400"/>
                  <wp:effectExtent l="0" t="0" r="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8477" cy="248246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  <w:gridSpan w:val="2"/>
            <w:vAlign w:val="center"/>
          </w:tcPr>
          <w:p w14:paraId="1F2D9D9E" w14:textId="77777777" w:rsidR="00E27B44" w:rsidRPr="00305449" w:rsidRDefault="00CA10B7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color w:val="000000" w:themeColor="text1"/>
                <w:szCs w:val="24"/>
                <w:lang w:bidi="fa-IR"/>
              </w:rPr>
            </w:pPr>
            <w:r>
              <w:rPr>
                <w:rFonts w:cs="Times New Roman"/>
                <w:noProof/>
                <w:color w:val="000000" w:themeColor="text1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03B62081" wp14:editId="7D09B526">
                      <wp:simplePos x="0" y="0"/>
                      <wp:positionH relativeFrom="column">
                        <wp:posOffset>-202565</wp:posOffset>
                      </wp:positionH>
                      <wp:positionV relativeFrom="paragraph">
                        <wp:posOffset>-24130</wp:posOffset>
                      </wp:positionV>
                      <wp:extent cx="402590" cy="361950"/>
                      <wp:effectExtent l="0" t="0" r="0" b="0"/>
                      <wp:wrapNone/>
                      <wp:docPr id="49" name="Text Box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2590" cy="3619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BB844D4" w14:textId="77777777" w:rsidR="00742B3C" w:rsidRDefault="00742B3C" w:rsidP="00CA10B7">
                                  <w:pPr>
                                    <w:spacing w:line="240" w:lineRule="auto"/>
                                    <w:ind w:firstLine="0"/>
                                    <w:rPr>
                                      <w:lang w:bidi="fa-IR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fa-IR"/>
                                    </w:rPr>
                                    <w:t>ب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3B62081" id="Text Box 49" o:spid="_x0000_s1030" type="#_x0000_t202" style="position:absolute;left:0;text-align:left;margin-left:-15.95pt;margin-top:-1.9pt;width:31.7pt;height:28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" fillcolor="white [3201]" stroked="f" strokeweight=".5pt">
                      <v:textbox>
                        <w:txbxContent>
                          <w:p w14:paraId="2BB844D4" w14:textId="77777777" w:rsidR="00742B3C" w:rsidRDefault="00742B3C" w:rsidP="00CA10B7">
                            <w:pPr>
                              <w:spacing w:line="240" w:lineRule="auto"/>
                              <w:ind w:firstLine="0"/>
                              <w:rPr>
                                <w:lang w:bidi="fa-IR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fa-IR"/>
                              </w:rPr>
                              <w:t>ب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27B44" w:rsidRPr="00305449">
              <w:rPr>
                <w:rFonts w:cs="Times New Roman"/>
                <w:noProof/>
                <w:color w:val="000000" w:themeColor="text1"/>
                <w:szCs w:val="24"/>
              </w:rPr>
              <w:drawing>
                <wp:inline distT="0" distB="0" distL="0" distR="0" wp14:anchorId="78776D29" wp14:editId="18A3AF90">
                  <wp:extent cx="1895475" cy="2390775"/>
                  <wp:effectExtent l="0" t="0" r="9525" b="952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1890" cy="24114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  <w:vAlign w:val="center"/>
          </w:tcPr>
          <w:p w14:paraId="34048620" w14:textId="77777777" w:rsidR="00E27B44" w:rsidRPr="00305449" w:rsidRDefault="00CA10B7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color w:val="000000" w:themeColor="text1"/>
                <w:szCs w:val="24"/>
                <w:lang w:bidi="fa-IR"/>
              </w:rPr>
            </w:pPr>
            <w:r>
              <w:rPr>
                <w:rFonts w:cs="Times New Roman"/>
                <w:noProof/>
                <w:color w:val="000000" w:themeColor="text1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5A92EFEB" wp14:editId="520AE495">
                      <wp:simplePos x="0" y="0"/>
                      <wp:positionH relativeFrom="column">
                        <wp:posOffset>-249555</wp:posOffset>
                      </wp:positionH>
                      <wp:positionV relativeFrom="paragraph">
                        <wp:posOffset>1270</wp:posOffset>
                      </wp:positionV>
                      <wp:extent cx="402590" cy="361950"/>
                      <wp:effectExtent l="0" t="0" r="0" b="0"/>
                      <wp:wrapNone/>
                      <wp:docPr id="29" name="Text Box 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2590" cy="3619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3DAEBAE" w14:textId="77777777" w:rsidR="00742B3C" w:rsidRDefault="00742B3C" w:rsidP="00CA10B7">
                                  <w:pPr>
                                    <w:spacing w:line="240" w:lineRule="auto"/>
                                    <w:ind w:firstLine="0"/>
                                    <w:rPr>
                                      <w:rtl/>
                                      <w:lang w:bidi="fa-IR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fa-IR"/>
                                    </w:rPr>
                                    <w:t>ال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92EFEB" id="Text Box 29" o:spid="_x0000_s1031" type="#_x0000_t202" style="position:absolute;left:0;text-align:left;margin-left:-19.65pt;margin-top:.1pt;width:31.7pt;height:28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" fillcolor="white [3201]" stroked="f" strokeweight=".5pt">
                      <v:textbox>
                        <w:txbxContent>
                          <w:p w14:paraId="33DAEBAE" w14:textId="77777777" w:rsidR="00742B3C" w:rsidRDefault="00742B3C" w:rsidP="00CA10B7">
                            <w:pPr>
                              <w:spacing w:line="240" w:lineRule="auto"/>
                              <w:ind w:firstLine="0"/>
                              <w:rPr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fa-IR"/>
                              </w:rPr>
                              <w:t>الف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27B44" w:rsidRPr="00305449">
              <w:rPr>
                <w:rFonts w:cs="Times New Roman"/>
                <w:noProof/>
                <w:color w:val="000000" w:themeColor="text1"/>
                <w:szCs w:val="24"/>
              </w:rPr>
              <w:drawing>
                <wp:inline distT="0" distB="0" distL="0" distR="0" wp14:anchorId="06F01CA5" wp14:editId="4487AABA">
                  <wp:extent cx="1866900" cy="2438400"/>
                  <wp:effectExtent l="0" t="0" r="0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0386" cy="24690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7B44" w:rsidRPr="00305449" w14:paraId="4D6508AF" w14:textId="77777777" w:rsidTr="00F23435">
        <w:trPr>
          <w:jc w:val="center"/>
        </w:trPr>
        <w:tc>
          <w:tcPr>
            <w:tcW w:w="4508" w:type="dxa"/>
            <w:gridSpan w:val="2"/>
            <w:vAlign w:val="center"/>
          </w:tcPr>
          <w:p w14:paraId="3347FE88" w14:textId="77777777" w:rsidR="00E27B44" w:rsidRPr="00305449" w:rsidRDefault="00CA10B7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color w:val="000000" w:themeColor="text1"/>
                <w:szCs w:val="24"/>
                <w:lang w:bidi="fa-IR"/>
              </w:rPr>
            </w:pPr>
            <w:r>
              <w:rPr>
                <w:rFonts w:cs="Times New Roman"/>
                <w:noProof/>
                <w:color w:val="000000" w:themeColor="text1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23AD71AC" wp14:editId="4FEE8DA1">
                      <wp:simplePos x="0" y="0"/>
                      <wp:positionH relativeFrom="column">
                        <wp:posOffset>231140</wp:posOffset>
                      </wp:positionH>
                      <wp:positionV relativeFrom="paragraph">
                        <wp:posOffset>-70485</wp:posOffset>
                      </wp:positionV>
                      <wp:extent cx="402590" cy="361950"/>
                      <wp:effectExtent l="0" t="0" r="0" b="0"/>
                      <wp:wrapNone/>
                      <wp:docPr id="66" name="Text Box 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02590" cy="3619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907B44F" w14:textId="77777777" w:rsidR="00742B3C" w:rsidRDefault="00742B3C" w:rsidP="00CA10B7">
                                  <w:pPr>
                                    <w:spacing w:line="240" w:lineRule="auto"/>
                                    <w:ind w:firstLine="0"/>
                                    <w:rPr>
                                      <w:lang w:bidi="fa-IR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fa-IR"/>
                                    </w:rPr>
                                    <w:t>ه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AD71AC" id="Text Box 66" o:spid="_x0000_s1032" type="#_x0000_t202" style="position:absolute;left:0;text-align:left;margin-left:18.2pt;margin-top:-5.55pt;width:31.7pt;height:28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" fillcolor="white [3201]" stroked="f" strokeweight=".5pt">
                      <v:textbox>
                        <w:txbxContent>
                          <w:p w14:paraId="6907B44F" w14:textId="77777777" w:rsidR="00742B3C" w:rsidRDefault="00742B3C" w:rsidP="00CA10B7">
                            <w:pPr>
                              <w:spacing w:line="240" w:lineRule="auto"/>
                              <w:ind w:firstLine="0"/>
                              <w:rPr>
                                <w:lang w:bidi="fa-IR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fa-IR"/>
                              </w:rPr>
                              <w:t>ه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27B44" w:rsidRPr="00305449">
              <w:rPr>
                <w:rFonts w:cs="Times New Roman"/>
                <w:noProof/>
                <w:color w:val="000000" w:themeColor="text1"/>
                <w:szCs w:val="24"/>
              </w:rPr>
              <w:drawing>
                <wp:inline distT="0" distB="0" distL="0" distR="0" wp14:anchorId="0DBC3188" wp14:editId="07C4F24C">
                  <wp:extent cx="1885950" cy="2190750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2417" cy="21982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  <w:gridSpan w:val="2"/>
            <w:vAlign w:val="center"/>
          </w:tcPr>
          <w:p w14:paraId="6BFC696A" w14:textId="77777777" w:rsidR="00E27B44" w:rsidRPr="00305449" w:rsidRDefault="00E27B44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color w:val="000000" w:themeColor="text1"/>
                <w:szCs w:val="24"/>
                <w:lang w:bidi="fa-IR"/>
              </w:rPr>
            </w:pPr>
            <w:r w:rsidRPr="00305449">
              <w:rPr>
                <w:rFonts w:cs="Times New Roman"/>
                <w:noProof/>
                <w:color w:val="000000" w:themeColor="text1"/>
                <w:szCs w:val="24"/>
              </w:rPr>
              <w:drawing>
                <wp:inline distT="0" distB="0" distL="0" distR="0" wp14:anchorId="298FF074" wp14:editId="12085761">
                  <wp:extent cx="1809115" cy="2219325"/>
                  <wp:effectExtent l="0" t="0" r="635" b="952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12069" cy="22229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D4EC3" w:rsidRPr="00305449" w14:paraId="2DD4C415" w14:textId="77777777" w:rsidTr="00F23435">
        <w:trPr>
          <w:jc w:val="center"/>
        </w:trPr>
        <w:tc>
          <w:tcPr>
            <w:tcW w:w="4508" w:type="dxa"/>
            <w:gridSpan w:val="2"/>
            <w:vAlign w:val="center"/>
          </w:tcPr>
          <w:p w14:paraId="380B011C" w14:textId="77777777" w:rsidR="00DD4EC3" w:rsidRDefault="00DD4EC3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noProof/>
                <w:color w:val="000000" w:themeColor="text1"/>
                <w:szCs w:val="24"/>
              </w:rPr>
            </w:pPr>
          </w:p>
          <w:p w14:paraId="1936595B" w14:textId="77777777" w:rsidR="00DD4EC3" w:rsidRDefault="00DD4EC3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noProof/>
                <w:color w:val="000000" w:themeColor="text1"/>
                <w:szCs w:val="24"/>
              </w:rPr>
            </w:pPr>
          </w:p>
        </w:tc>
        <w:tc>
          <w:tcPr>
            <w:tcW w:w="4508" w:type="dxa"/>
            <w:gridSpan w:val="2"/>
            <w:vAlign w:val="center"/>
          </w:tcPr>
          <w:p w14:paraId="550EA4CA" w14:textId="77777777" w:rsidR="00DD4EC3" w:rsidRPr="00305449" w:rsidRDefault="00DD4EC3" w:rsidP="00F23435">
            <w:pPr>
              <w:tabs>
                <w:tab w:val="right" w:pos="4536"/>
              </w:tabs>
              <w:spacing w:line="240" w:lineRule="auto"/>
              <w:jc w:val="center"/>
              <w:rPr>
                <w:rFonts w:cs="Times New Roman"/>
                <w:noProof/>
                <w:color w:val="000000" w:themeColor="text1"/>
                <w:szCs w:val="24"/>
              </w:rPr>
            </w:pPr>
          </w:p>
        </w:tc>
      </w:tr>
      <w:tr w:rsidR="00E27B44" w:rsidRPr="00721FD7" w14:paraId="1A906B08" w14:textId="77777777" w:rsidTr="00F23435">
        <w:trPr>
          <w:jc w:val="center"/>
        </w:trPr>
        <w:tc>
          <w:tcPr>
            <w:tcW w:w="9016" w:type="dxa"/>
            <w:gridSpan w:val="4"/>
          </w:tcPr>
          <w:p w14:paraId="56732648" w14:textId="77777777" w:rsidR="00E27B44" w:rsidRPr="00721FD7" w:rsidRDefault="00CA10B7" w:rsidP="007B60E9">
            <w:pPr>
              <w:pStyle w:val="a"/>
              <w:rPr>
                <w:rFonts w:cs="B Nazanin"/>
                <w:sz w:val="24"/>
                <w:szCs w:val="24"/>
                <w:lang w:bidi="fa-IR"/>
              </w:rPr>
            </w:pPr>
            <w:r w:rsidRPr="00721FD7">
              <w:rPr>
                <w:rFonts w:cs="B Nazanin" w:hint="cs"/>
                <w:sz w:val="24"/>
                <w:szCs w:val="24"/>
                <w:rtl/>
                <w:lang w:bidi="fa-IR"/>
              </w:rPr>
              <w:t>شکل 4-</w:t>
            </w:r>
            <w:r w:rsidR="007B60E9">
              <w:rPr>
                <w:rFonts w:cs="B Nazanin"/>
                <w:sz w:val="24"/>
                <w:szCs w:val="24"/>
                <w:lang w:val="en-US" w:bidi="fa-IR"/>
              </w:rPr>
              <w:t>4</w:t>
            </w:r>
            <w:r w:rsidRPr="00721FD7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کانتور الف) سرعت سینتیکی واکنش، ب) سرعت، ج) فشار، د) جز جرمی </w:t>
            </w:r>
            <w:r w:rsidRPr="00721FD7">
              <w:rPr>
                <w:rFonts w:cs="B Nazanin"/>
                <w:sz w:val="24"/>
                <w:szCs w:val="24"/>
                <w:lang w:bidi="fa-IR"/>
              </w:rPr>
              <w:t>Cu</w:t>
            </w:r>
            <w:r w:rsidRPr="00721FD7">
              <w:rPr>
                <w:rFonts w:cs="B Nazanin"/>
                <w:sz w:val="24"/>
                <w:szCs w:val="24"/>
                <w:vertAlign w:val="superscript"/>
                <w:lang w:bidi="fa-IR"/>
              </w:rPr>
              <w:t>2+</w:t>
            </w:r>
            <w:r w:rsidRPr="00721FD7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، ه) جز جرمی </w:t>
            </w:r>
            <w:r w:rsidRPr="00721FD7">
              <w:rPr>
                <w:rFonts w:cs="B Nazanin"/>
                <w:sz w:val="24"/>
                <w:szCs w:val="24"/>
                <w:lang w:bidi="fa-IR"/>
              </w:rPr>
              <w:t>SO</w:t>
            </w:r>
            <w:r w:rsidRPr="00721FD7">
              <w:rPr>
                <w:rFonts w:cs="B Nazanin"/>
                <w:sz w:val="24"/>
                <w:szCs w:val="24"/>
                <w:vertAlign w:val="superscript"/>
                <w:lang w:bidi="fa-IR"/>
              </w:rPr>
              <w:t>2-</w:t>
            </w:r>
            <w:r w:rsidRPr="00721FD7">
              <w:rPr>
                <w:rFonts w:cs="B Nazanin"/>
                <w:sz w:val="24"/>
                <w:szCs w:val="24"/>
                <w:vertAlign w:val="subscript"/>
                <w:lang w:bidi="fa-IR"/>
              </w:rPr>
              <w:t>4</w:t>
            </w:r>
          </w:p>
        </w:tc>
      </w:tr>
    </w:tbl>
    <w:p w14:paraId="3166C156" w14:textId="77777777" w:rsidR="00721FD7" w:rsidRDefault="00721FD7" w:rsidP="00E27B44">
      <w:pPr>
        <w:pStyle w:val="ds-markdown-paragraph"/>
        <w:shd w:val="clear" w:color="auto" w:fill="FFFFFF"/>
        <w:bidi/>
        <w:spacing w:line="360" w:lineRule="auto"/>
        <w:jc w:val="both"/>
        <w:rPr>
          <w:rFonts w:ascii="Segoe UI" w:hAnsi="Segoe UI" w:cs="Segoe UI"/>
          <w:color w:val="404040"/>
        </w:rPr>
      </w:pPr>
    </w:p>
    <w:p w14:paraId="4E13D942" w14:textId="77777777" w:rsidR="00721FD7" w:rsidRDefault="00721FD7" w:rsidP="00721FD7">
      <w:pPr>
        <w:pStyle w:val="ds-markdown-paragraph"/>
        <w:shd w:val="clear" w:color="auto" w:fill="FFFFFF"/>
        <w:bidi/>
        <w:spacing w:line="360" w:lineRule="auto"/>
        <w:jc w:val="both"/>
        <w:rPr>
          <w:rFonts w:ascii="Segoe UI" w:hAnsi="Segoe UI" w:cs="Segoe UI"/>
          <w:color w:val="404040"/>
        </w:rPr>
      </w:pPr>
    </w:p>
    <w:p w14:paraId="6A828AB9" w14:textId="77777777" w:rsidR="00721FD7" w:rsidRDefault="00721FD7" w:rsidP="00721FD7">
      <w:pPr>
        <w:pStyle w:val="ds-markdown-paragraph"/>
        <w:shd w:val="clear" w:color="auto" w:fill="FFFFFF"/>
        <w:bidi/>
        <w:spacing w:line="360" w:lineRule="auto"/>
        <w:jc w:val="both"/>
        <w:rPr>
          <w:rFonts w:ascii="Segoe UI" w:hAnsi="Segoe UI" w:cs="Segoe UI"/>
          <w:color w:val="404040"/>
        </w:rPr>
      </w:pPr>
    </w:p>
    <w:sectPr w:rsidR="00721FD7" w:rsidSect="00F51D1E">
      <w:headerReference w:type="first" r:id="rId18"/>
      <w:pgSz w:w="11907" w:h="16840" w:code="9"/>
      <w:pgMar w:top="1985" w:right="1701" w:bottom="1701" w:left="1701" w:header="567" w:footer="567" w:gutter="0"/>
      <w:pgNumType w:start="103"/>
      <w:cols w:space="720"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FFE4D0" w14:textId="77777777" w:rsidR="00072109" w:rsidRDefault="00072109" w:rsidP="0026378C">
      <w:pPr>
        <w:spacing w:line="240" w:lineRule="auto"/>
      </w:pPr>
      <w:r>
        <w:separator/>
      </w:r>
    </w:p>
  </w:endnote>
  <w:endnote w:type="continuationSeparator" w:id="0">
    <w:p w14:paraId="5A06DD43" w14:textId="77777777" w:rsidR="00072109" w:rsidRDefault="00072109" w:rsidP="0026378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B Mitra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NewRoman">
    <w:altName w:val="MS Minch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9272280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199D38" w14:textId="77777777" w:rsidR="00742B3C" w:rsidRDefault="00742B3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6A1">
          <w:rPr>
            <w:noProof/>
            <w:rtl/>
          </w:rPr>
          <w:t>109</w:t>
        </w:r>
        <w:r>
          <w:rPr>
            <w:noProof/>
          </w:rPr>
          <w:fldChar w:fldCharType="end"/>
        </w:r>
      </w:p>
    </w:sdtContent>
  </w:sdt>
  <w:p w14:paraId="32B1361A" w14:textId="77777777" w:rsidR="00742B3C" w:rsidRDefault="00742B3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7174000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EDD4B4" w14:textId="77777777" w:rsidR="00742B3C" w:rsidRDefault="00742B3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6A1">
          <w:rPr>
            <w:noProof/>
            <w:rtl/>
          </w:rPr>
          <w:t>103</w:t>
        </w:r>
        <w:r>
          <w:rPr>
            <w:noProof/>
          </w:rPr>
          <w:fldChar w:fldCharType="end"/>
        </w:r>
      </w:p>
    </w:sdtContent>
  </w:sdt>
  <w:p w14:paraId="4305E94A" w14:textId="77777777" w:rsidR="00742B3C" w:rsidRPr="00AB6B72" w:rsidRDefault="00742B3C" w:rsidP="00D50FCC">
    <w:pPr>
      <w:pStyle w:val="Footer"/>
      <w:tabs>
        <w:tab w:val="left" w:pos="6329"/>
        <w:tab w:val="center" w:pos="6719"/>
      </w:tabs>
      <w:jc w:val="left"/>
      <w:rPr>
        <w:sz w:val="28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190821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9FC8D9" w14:textId="77777777" w:rsidR="00742B3C" w:rsidRDefault="00742B3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6A1">
          <w:rPr>
            <w:noProof/>
            <w:rtl/>
          </w:rPr>
          <w:t>119</w:t>
        </w:r>
        <w:r>
          <w:rPr>
            <w:noProof/>
          </w:rPr>
          <w:fldChar w:fldCharType="end"/>
        </w:r>
      </w:p>
    </w:sdtContent>
  </w:sdt>
  <w:p w14:paraId="79E9089E" w14:textId="77777777" w:rsidR="00742B3C" w:rsidRPr="004B4681" w:rsidRDefault="00742B3C" w:rsidP="004B46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6971D9" w14:textId="77777777" w:rsidR="00072109" w:rsidRDefault="00072109" w:rsidP="00B80393">
      <w:pPr>
        <w:bidi w:val="0"/>
        <w:spacing w:line="240" w:lineRule="auto"/>
        <w:ind w:firstLine="0"/>
      </w:pPr>
      <w:r>
        <w:separator/>
      </w:r>
    </w:p>
  </w:footnote>
  <w:footnote w:type="continuationSeparator" w:id="0">
    <w:p w14:paraId="3B887F52" w14:textId="77777777" w:rsidR="00072109" w:rsidRDefault="00072109" w:rsidP="0026378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328715" w14:textId="77777777" w:rsidR="00742B3C" w:rsidRDefault="00742B3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7474B"/>
    <w:multiLevelType w:val="hybridMultilevel"/>
    <w:tmpl w:val="849019C0"/>
    <w:lvl w:ilvl="0" w:tplc="ADFAD470">
      <w:numFmt w:val="bullet"/>
      <w:lvlText w:val="-"/>
      <w:lvlJc w:val="left"/>
      <w:pPr>
        <w:ind w:left="720" w:hanging="360"/>
      </w:pPr>
      <w:rPr>
        <w:rFonts w:ascii="B Lotus" w:eastAsiaTheme="minorHAnsi" w:hAnsiTheme="minorHAnsi" w:cs="B Titr" w:hint="cs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EA00EF"/>
    <w:multiLevelType w:val="hybridMultilevel"/>
    <w:tmpl w:val="863E5992"/>
    <w:lvl w:ilvl="0" w:tplc="3B545FF0">
      <w:start w:val="1"/>
      <w:numFmt w:val="decimal"/>
      <w:lvlText w:val="%1-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3E730E7C"/>
    <w:multiLevelType w:val="multilevel"/>
    <w:tmpl w:val="AD087D2E"/>
    <w:lvl w:ilvl="0">
      <w:start w:val="2"/>
      <w:numFmt w:val="decimal"/>
      <w:lvlText w:val="%1-"/>
      <w:lvlJc w:val="left"/>
      <w:pPr>
        <w:ind w:left="555" w:hanging="555"/>
      </w:pPr>
      <w:rPr>
        <w:rFonts w:hint="default"/>
        <w:sz w:val="32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sz w:val="32"/>
        <w:szCs w:val="32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  <w:sz w:val="32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  <w:sz w:val="32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  <w:sz w:val="32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  <w:sz w:val="32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  <w:sz w:val="32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  <w:sz w:val="32"/>
      </w:rPr>
    </w:lvl>
    <w:lvl w:ilvl="8">
      <w:start w:val="1"/>
      <w:numFmt w:val="decimal"/>
      <w:lvlText w:val="%1-%2-%3.%4.%5.%6.%7.%8.%9."/>
      <w:lvlJc w:val="left"/>
      <w:pPr>
        <w:ind w:left="1800" w:hanging="1800"/>
      </w:pPr>
      <w:rPr>
        <w:rFonts w:hint="default"/>
        <w:sz w:val="32"/>
      </w:rPr>
    </w:lvl>
  </w:abstractNum>
  <w:abstractNum w:abstractNumId="3" w15:restartNumberingAfterBreak="0">
    <w:nsid w:val="41BA30E4"/>
    <w:multiLevelType w:val="hybridMultilevel"/>
    <w:tmpl w:val="2A5C8550"/>
    <w:lvl w:ilvl="0" w:tplc="BCD2773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122E4D"/>
    <w:multiLevelType w:val="hybridMultilevel"/>
    <w:tmpl w:val="F148F104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57826A03"/>
    <w:multiLevelType w:val="hybridMultilevel"/>
    <w:tmpl w:val="8334D206"/>
    <w:lvl w:ilvl="0" w:tplc="EED6386A">
      <w:start w:val="1"/>
      <w:numFmt w:val="decimal"/>
      <w:lvlText w:val="%1."/>
      <w:lvlJc w:val="left"/>
      <w:pPr>
        <w:ind w:left="1287" w:hanging="360"/>
      </w:pPr>
      <w:rPr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584807F9"/>
    <w:multiLevelType w:val="hybridMultilevel"/>
    <w:tmpl w:val="061847C4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6B7F2B22"/>
    <w:multiLevelType w:val="hybridMultilevel"/>
    <w:tmpl w:val="EBB6324C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8" w15:restartNumberingAfterBreak="0">
    <w:nsid w:val="72D34B46"/>
    <w:multiLevelType w:val="hybridMultilevel"/>
    <w:tmpl w:val="7CA65A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642104E"/>
    <w:multiLevelType w:val="multilevel"/>
    <w:tmpl w:val="02A6FEF6"/>
    <w:lvl w:ilvl="0">
      <w:start w:val="1"/>
      <w:numFmt w:val="decimal"/>
      <w:suff w:val="space"/>
      <w:lvlText w:val="%1"/>
      <w:lvlJc w:val="left"/>
      <w:pPr>
        <w:ind w:left="432" w:hanging="432"/>
      </w:pPr>
      <w:rPr>
        <w:rFonts w:hint="default"/>
        <w:color w:val="FFFFFF" w:themeColor="background1"/>
      </w:rPr>
    </w:lvl>
    <w:lvl w:ilvl="1">
      <w:start w:val="1"/>
      <w:numFmt w:val="decimal"/>
      <w:suff w:val="space"/>
      <w:lvlText w:val="%1 - 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suff w:val="space"/>
      <w:lvlText w:val="%1 - %2 - 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suff w:val="space"/>
      <w:lvlText w:val="%1 - %2 - %3 - 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0"/>
  </w:num>
  <w:num w:numId="5">
    <w:abstractNumId w:val="9"/>
  </w:num>
  <w:num w:numId="6">
    <w:abstractNumId w:val="2"/>
  </w:num>
  <w:num w:numId="7">
    <w:abstractNumId w:val="8"/>
  </w:num>
  <w:num w:numId="8">
    <w:abstractNumId w:val="6"/>
  </w:num>
  <w:num w:numId="9">
    <w:abstractNumId w:val="5"/>
  </w:num>
  <w:num w:numId="10">
    <w:abstractNumId w:val="7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ezf9dw8e9xrme0zarx5d5fr9szwa9se0rx&quot;&gt;My EndNote Library99999999 Copy Copy&lt;record-ids&gt;&lt;item&gt;5&lt;/item&gt;&lt;item&gt;7&lt;/item&gt;&lt;item&gt;18&lt;/item&gt;&lt;item&gt;20&lt;/item&gt;&lt;item&gt;30&lt;/item&gt;&lt;item&gt;31&lt;/item&gt;&lt;item&gt;35&lt;/item&gt;&lt;item&gt;38&lt;/item&gt;&lt;item&gt;87&lt;/item&gt;&lt;item&gt;243&lt;/item&gt;&lt;item&gt;245&lt;/item&gt;&lt;item&gt;250&lt;/item&gt;&lt;item&gt;279&lt;/item&gt;&lt;item&gt;302&lt;/item&gt;&lt;item&gt;303&lt;/item&gt;&lt;item&gt;304&lt;/item&gt;&lt;item&gt;305&lt;/item&gt;&lt;/record-ids&gt;&lt;/item&gt;&lt;/Libraries&gt;"/>
  </w:docVars>
  <w:rsids>
    <w:rsidRoot w:val="00C44624"/>
    <w:rsid w:val="0000033B"/>
    <w:rsid w:val="000004AF"/>
    <w:rsid w:val="0000093C"/>
    <w:rsid w:val="00000C92"/>
    <w:rsid w:val="000016B1"/>
    <w:rsid w:val="0000172B"/>
    <w:rsid w:val="00001826"/>
    <w:rsid w:val="0000187E"/>
    <w:rsid w:val="00001DC4"/>
    <w:rsid w:val="00001F0B"/>
    <w:rsid w:val="0000283B"/>
    <w:rsid w:val="00002BDD"/>
    <w:rsid w:val="00003867"/>
    <w:rsid w:val="000038CE"/>
    <w:rsid w:val="00003BCC"/>
    <w:rsid w:val="000040C2"/>
    <w:rsid w:val="0000440B"/>
    <w:rsid w:val="000046FB"/>
    <w:rsid w:val="0000525F"/>
    <w:rsid w:val="0000541E"/>
    <w:rsid w:val="000055AC"/>
    <w:rsid w:val="000058E4"/>
    <w:rsid w:val="000058E5"/>
    <w:rsid w:val="00005DCE"/>
    <w:rsid w:val="00006058"/>
    <w:rsid w:val="0000639C"/>
    <w:rsid w:val="000063EF"/>
    <w:rsid w:val="000065B1"/>
    <w:rsid w:val="00006D48"/>
    <w:rsid w:val="00006E5A"/>
    <w:rsid w:val="0000705F"/>
    <w:rsid w:val="00007139"/>
    <w:rsid w:val="00007577"/>
    <w:rsid w:val="0000760E"/>
    <w:rsid w:val="0000776B"/>
    <w:rsid w:val="00007ABE"/>
    <w:rsid w:val="000100F6"/>
    <w:rsid w:val="00010FA9"/>
    <w:rsid w:val="000110DA"/>
    <w:rsid w:val="000112EB"/>
    <w:rsid w:val="000113B0"/>
    <w:rsid w:val="000117BE"/>
    <w:rsid w:val="0001296B"/>
    <w:rsid w:val="000129ED"/>
    <w:rsid w:val="00012AA7"/>
    <w:rsid w:val="00014818"/>
    <w:rsid w:val="00014EE3"/>
    <w:rsid w:val="00014FD4"/>
    <w:rsid w:val="0001522F"/>
    <w:rsid w:val="00015619"/>
    <w:rsid w:val="00015E0C"/>
    <w:rsid w:val="0001653D"/>
    <w:rsid w:val="000168C3"/>
    <w:rsid w:val="0001694B"/>
    <w:rsid w:val="0002044B"/>
    <w:rsid w:val="00020454"/>
    <w:rsid w:val="00020FE2"/>
    <w:rsid w:val="00021E2E"/>
    <w:rsid w:val="00022568"/>
    <w:rsid w:val="00022A96"/>
    <w:rsid w:val="00022E7A"/>
    <w:rsid w:val="00023538"/>
    <w:rsid w:val="00023895"/>
    <w:rsid w:val="000240B7"/>
    <w:rsid w:val="000246C9"/>
    <w:rsid w:val="00024AD6"/>
    <w:rsid w:val="00025218"/>
    <w:rsid w:val="00025373"/>
    <w:rsid w:val="000253A1"/>
    <w:rsid w:val="0002637B"/>
    <w:rsid w:val="00026702"/>
    <w:rsid w:val="000267B0"/>
    <w:rsid w:val="00026828"/>
    <w:rsid w:val="0002751C"/>
    <w:rsid w:val="00027638"/>
    <w:rsid w:val="0002779A"/>
    <w:rsid w:val="00027834"/>
    <w:rsid w:val="00027994"/>
    <w:rsid w:val="00027DC1"/>
    <w:rsid w:val="0003020D"/>
    <w:rsid w:val="00030545"/>
    <w:rsid w:val="00030BF0"/>
    <w:rsid w:val="00031421"/>
    <w:rsid w:val="0003216A"/>
    <w:rsid w:val="0003226B"/>
    <w:rsid w:val="00032CC7"/>
    <w:rsid w:val="000330BF"/>
    <w:rsid w:val="00033820"/>
    <w:rsid w:val="000338DE"/>
    <w:rsid w:val="00033EBB"/>
    <w:rsid w:val="00034193"/>
    <w:rsid w:val="000347A0"/>
    <w:rsid w:val="0003549C"/>
    <w:rsid w:val="00035953"/>
    <w:rsid w:val="00035CC5"/>
    <w:rsid w:val="00035EEC"/>
    <w:rsid w:val="00035F49"/>
    <w:rsid w:val="000364F2"/>
    <w:rsid w:val="0003670F"/>
    <w:rsid w:val="00036996"/>
    <w:rsid w:val="00040680"/>
    <w:rsid w:val="00041023"/>
    <w:rsid w:val="00041C68"/>
    <w:rsid w:val="00041E50"/>
    <w:rsid w:val="000430BC"/>
    <w:rsid w:val="00043776"/>
    <w:rsid w:val="00043876"/>
    <w:rsid w:val="00043ECA"/>
    <w:rsid w:val="0004422F"/>
    <w:rsid w:val="0004470B"/>
    <w:rsid w:val="00044A20"/>
    <w:rsid w:val="00045EB0"/>
    <w:rsid w:val="00046E7F"/>
    <w:rsid w:val="0004716C"/>
    <w:rsid w:val="0004758A"/>
    <w:rsid w:val="00047D3A"/>
    <w:rsid w:val="00050F7E"/>
    <w:rsid w:val="000519FF"/>
    <w:rsid w:val="000522DD"/>
    <w:rsid w:val="00052420"/>
    <w:rsid w:val="00052939"/>
    <w:rsid w:val="0005379D"/>
    <w:rsid w:val="000539FA"/>
    <w:rsid w:val="00054413"/>
    <w:rsid w:val="0005451A"/>
    <w:rsid w:val="000545FD"/>
    <w:rsid w:val="00054921"/>
    <w:rsid w:val="0005542B"/>
    <w:rsid w:val="000554A8"/>
    <w:rsid w:val="000555AD"/>
    <w:rsid w:val="0005589A"/>
    <w:rsid w:val="000566F3"/>
    <w:rsid w:val="000569B2"/>
    <w:rsid w:val="00056B54"/>
    <w:rsid w:val="0005717F"/>
    <w:rsid w:val="000571B3"/>
    <w:rsid w:val="000601B1"/>
    <w:rsid w:val="0006054B"/>
    <w:rsid w:val="0006111C"/>
    <w:rsid w:val="000612E2"/>
    <w:rsid w:val="00061636"/>
    <w:rsid w:val="0006171B"/>
    <w:rsid w:val="00061CDC"/>
    <w:rsid w:val="00061F12"/>
    <w:rsid w:val="00061F9D"/>
    <w:rsid w:val="00062748"/>
    <w:rsid w:val="00063FF9"/>
    <w:rsid w:val="000642BD"/>
    <w:rsid w:val="00064CB8"/>
    <w:rsid w:val="00065609"/>
    <w:rsid w:val="00065662"/>
    <w:rsid w:val="00066032"/>
    <w:rsid w:val="000665C0"/>
    <w:rsid w:val="00066727"/>
    <w:rsid w:val="00066F76"/>
    <w:rsid w:val="0006733E"/>
    <w:rsid w:val="00067DB1"/>
    <w:rsid w:val="00070447"/>
    <w:rsid w:val="00070A24"/>
    <w:rsid w:val="00070A31"/>
    <w:rsid w:val="00071848"/>
    <w:rsid w:val="00072109"/>
    <w:rsid w:val="000721FA"/>
    <w:rsid w:val="00072569"/>
    <w:rsid w:val="000733B7"/>
    <w:rsid w:val="00074A9C"/>
    <w:rsid w:val="00076186"/>
    <w:rsid w:val="000778D9"/>
    <w:rsid w:val="00080C49"/>
    <w:rsid w:val="00080CEB"/>
    <w:rsid w:val="000814CA"/>
    <w:rsid w:val="00081D56"/>
    <w:rsid w:val="00081EE4"/>
    <w:rsid w:val="000826B3"/>
    <w:rsid w:val="00083666"/>
    <w:rsid w:val="0008446A"/>
    <w:rsid w:val="00084B28"/>
    <w:rsid w:val="00084FE6"/>
    <w:rsid w:val="00085669"/>
    <w:rsid w:val="000859D3"/>
    <w:rsid w:val="00087238"/>
    <w:rsid w:val="000875F1"/>
    <w:rsid w:val="00090298"/>
    <w:rsid w:val="0009058B"/>
    <w:rsid w:val="000908AE"/>
    <w:rsid w:val="00090AE3"/>
    <w:rsid w:val="0009104A"/>
    <w:rsid w:val="00092D6F"/>
    <w:rsid w:val="00092F7B"/>
    <w:rsid w:val="00093403"/>
    <w:rsid w:val="00094730"/>
    <w:rsid w:val="00094D46"/>
    <w:rsid w:val="000955D6"/>
    <w:rsid w:val="00095619"/>
    <w:rsid w:val="00096C6E"/>
    <w:rsid w:val="000A0574"/>
    <w:rsid w:val="000A05BC"/>
    <w:rsid w:val="000A0EF0"/>
    <w:rsid w:val="000A1D72"/>
    <w:rsid w:val="000A22CC"/>
    <w:rsid w:val="000A23B3"/>
    <w:rsid w:val="000A25D5"/>
    <w:rsid w:val="000A2D9D"/>
    <w:rsid w:val="000A3A7A"/>
    <w:rsid w:val="000A4099"/>
    <w:rsid w:val="000A43B8"/>
    <w:rsid w:val="000A4D95"/>
    <w:rsid w:val="000A4DD7"/>
    <w:rsid w:val="000A51CA"/>
    <w:rsid w:val="000A554A"/>
    <w:rsid w:val="000A5BF5"/>
    <w:rsid w:val="000A5DFF"/>
    <w:rsid w:val="000A63B9"/>
    <w:rsid w:val="000A68B5"/>
    <w:rsid w:val="000A6BC7"/>
    <w:rsid w:val="000A6CEB"/>
    <w:rsid w:val="000A715F"/>
    <w:rsid w:val="000B07C1"/>
    <w:rsid w:val="000B24CE"/>
    <w:rsid w:val="000B25EA"/>
    <w:rsid w:val="000B298E"/>
    <w:rsid w:val="000B2A26"/>
    <w:rsid w:val="000B344E"/>
    <w:rsid w:val="000B3C42"/>
    <w:rsid w:val="000B4317"/>
    <w:rsid w:val="000B4991"/>
    <w:rsid w:val="000B4A2C"/>
    <w:rsid w:val="000B5156"/>
    <w:rsid w:val="000B5C3E"/>
    <w:rsid w:val="000B63A3"/>
    <w:rsid w:val="000B6935"/>
    <w:rsid w:val="000B7623"/>
    <w:rsid w:val="000B7BC3"/>
    <w:rsid w:val="000B7D96"/>
    <w:rsid w:val="000C00A2"/>
    <w:rsid w:val="000C0175"/>
    <w:rsid w:val="000C040F"/>
    <w:rsid w:val="000C05CD"/>
    <w:rsid w:val="000C1AA3"/>
    <w:rsid w:val="000C1B45"/>
    <w:rsid w:val="000C2B2C"/>
    <w:rsid w:val="000C2E1F"/>
    <w:rsid w:val="000C3097"/>
    <w:rsid w:val="000C3831"/>
    <w:rsid w:val="000C46BE"/>
    <w:rsid w:val="000C4776"/>
    <w:rsid w:val="000C4AB4"/>
    <w:rsid w:val="000C59A2"/>
    <w:rsid w:val="000C67CF"/>
    <w:rsid w:val="000C697B"/>
    <w:rsid w:val="000C6A14"/>
    <w:rsid w:val="000C702C"/>
    <w:rsid w:val="000C70EC"/>
    <w:rsid w:val="000C73D8"/>
    <w:rsid w:val="000C77E2"/>
    <w:rsid w:val="000D04FD"/>
    <w:rsid w:val="000D0CA8"/>
    <w:rsid w:val="000D1502"/>
    <w:rsid w:val="000D1800"/>
    <w:rsid w:val="000D22F7"/>
    <w:rsid w:val="000D2683"/>
    <w:rsid w:val="000D2D36"/>
    <w:rsid w:val="000D37DD"/>
    <w:rsid w:val="000D3D96"/>
    <w:rsid w:val="000D3FFF"/>
    <w:rsid w:val="000D448B"/>
    <w:rsid w:val="000D4AD6"/>
    <w:rsid w:val="000D4DB6"/>
    <w:rsid w:val="000D529B"/>
    <w:rsid w:val="000D5426"/>
    <w:rsid w:val="000D56A8"/>
    <w:rsid w:val="000D5B27"/>
    <w:rsid w:val="000D6251"/>
    <w:rsid w:val="000D6807"/>
    <w:rsid w:val="000D6F9E"/>
    <w:rsid w:val="000D73AB"/>
    <w:rsid w:val="000D76E6"/>
    <w:rsid w:val="000E00CE"/>
    <w:rsid w:val="000E08B7"/>
    <w:rsid w:val="000E1117"/>
    <w:rsid w:val="000E1BB4"/>
    <w:rsid w:val="000E3699"/>
    <w:rsid w:val="000E394B"/>
    <w:rsid w:val="000E3A48"/>
    <w:rsid w:val="000E3BEA"/>
    <w:rsid w:val="000E420C"/>
    <w:rsid w:val="000E50B7"/>
    <w:rsid w:val="000E5306"/>
    <w:rsid w:val="000E5CF1"/>
    <w:rsid w:val="000E62E2"/>
    <w:rsid w:val="000E64FF"/>
    <w:rsid w:val="000E7C6C"/>
    <w:rsid w:val="000F17AB"/>
    <w:rsid w:val="000F1A1C"/>
    <w:rsid w:val="000F1A7B"/>
    <w:rsid w:val="000F1B15"/>
    <w:rsid w:val="000F1DFE"/>
    <w:rsid w:val="000F210B"/>
    <w:rsid w:val="000F284A"/>
    <w:rsid w:val="000F2AD3"/>
    <w:rsid w:val="000F33F1"/>
    <w:rsid w:val="000F3AAF"/>
    <w:rsid w:val="000F3AFD"/>
    <w:rsid w:val="000F3B6A"/>
    <w:rsid w:val="000F3FDB"/>
    <w:rsid w:val="000F43ED"/>
    <w:rsid w:val="000F4ED5"/>
    <w:rsid w:val="000F532E"/>
    <w:rsid w:val="000F6053"/>
    <w:rsid w:val="000F6746"/>
    <w:rsid w:val="000F698B"/>
    <w:rsid w:val="000F720E"/>
    <w:rsid w:val="00100403"/>
    <w:rsid w:val="0010091A"/>
    <w:rsid w:val="0010092C"/>
    <w:rsid w:val="00100AE0"/>
    <w:rsid w:val="00100D16"/>
    <w:rsid w:val="001011C4"/>
    <w:rsid w:val="0010231B"/>
    <w:rsid w:val="0010234A"/>
    <w:rsid w:val="0010278C"/>
    <w:rsid w:val="001039F5"/>
    <w:rsid w:val="001046FE"/>
    <w:rsid w:val="001052B5"/>
    <w:rsid w:val="00105387"/>
    <w:rsid w:val="00105C77"/>
    <w:rsid w:val="0010676F"/>
    <w:rsid w:val="001069FE"/>
    <w:rsid w:val="00106AA2"/>
    <w:rsid w:val="00106E65"/>
    <w:rsid w:val="0010758A"/>
    <w:rsid w:val="001075E2"/>
    <w:rsid w:val="00107C69"/>
    <w:rsid w:val="00107C6C"/>
    <w:rsid w:val="00110747"/>
    <w:rsid w:val="0011188D"/>
    <w:rsid w:val="00111B48"/>
    <w:rsid w:val="001127C6"/>
    <w:rsid w:val="0011328F"/>
    <w:rsid w:val="0011503F"/>
    <w:rsid w:val="00115475"/>
    <w:rsid w:val="0011566C"/>
    <w:rsid w:val="00115BCD"/>
    <w:rsid w:val="001170F9"/>
    <w:rsid w:val="001176DA"/>
    <w:rsid w:val="00117985"/>
    <w:rsid w:val="00117A97"/>
    <w:rsid w:val="00120312"/>
    <w:rsid w:val="001206B5"/>
    <w:rsid w:val="00120D70"/>
    <w:rsid w:val="0012149E"/>
    <w:rsid w:val="0012190E"/>
    <w:rsid w:val="00121ADF"/>
    <w:rsid w:val="001222E1"/>
    <w:rsid w:val="00123647"/>
    <w:rsid w:val="00123B7E"/>
    <w:rsid w:val="001249EE"/>
    <w:rsid w:val="00124DB5"/>
    <w:rsid w:val="00125019"/>
    <w:rsid w:val="00125C40"/>
    <w:rsid w:val="00126480"/>
    <w:rsid w:val="001272C3"/>
    <w:rsid w:val="001272ED"/>
    <w:rsid w:val="00127313"/>
    <w:rsid w:val="0013014F"/>
    <w:rsid w:val="001302FD"/>
    <w:rsid w:val="001304EA"/>
    <w:rsid w:val="0013067C"/>
    <w:rsid w:val="00130835"/>
    <w:rsid w:val="001308C7"/>
    <w:rsid w:val="0013091E"/>
    <w:rsid w:val="00130E47"/>
    <w:rsid w:val="00130EA1"/>
    <w:rsid w:val="00131506"/>
    <w:rsid w:val="00131B2D"/>
    <w:rsid w:val="00131B4E"/>
    <w:rsid w:val="00131B80"/>
    <w:rsid w:val="00131D92"/>
    <w:rsid w:val="00131E64"/>
    <w:rsid w:val="00131F4A"/>
    <w:rsid w:val="00131F82"/>
    <w:rsid w:val="0013218F"/>
    <w:rsid w:val="001321DC"/>
    <w:rsid w:val="001322D4"/>
    <w:rsid w:val="00132B06"/>
    <w:rsid w:val="00132B9D"/>
    <w:rsid w:val="00133D7B"/>
    <w:rsid w:val="00134B8D"/>
    <w:rsid w:val="00134DFE"/>
    <w:rsid w:val="00135FF5"/>
    <w:rsid w:val="0013666F"/>
    <w:rsid w:val="00136BC0"/>
    <w:rsid w:val="00136C50"/>
    <w:rsid w:val="00136FFA"/>
    <w:rsid w:val="0013718E"/>
    <w:rsid w:val="001378EF"/>
    <w:rsid w:val="0013793F"/>
    <w:rsid w:val="00137B23"/>
    <w:rsid w:val="00137DE0"/>
    <w:rsid w:val="00140061"/>
    <w:rsid w:val="0014075E"/>
    <w:rsid w:val="001414F6"/>
    <w:rsid w:val="0014178D"/>
    <w:rsid w:val="00141A00"/>
    <w:rsid w:val="00141A67"/>
    <w:rsid w:val="00142131"/>
    <w:rsid w:val="001422BA"/>
    <w:rsid w:val="0014394F"/>
    <w:rsid w:val="00143FBD"/>
    <w:rsid w:val="00144348"/>
    <w:rsid w:val="00144361"/>
    <w:rsid w:val="00144753"/>
    <w:rsid w:val="00144DC9"/>
    <w:rsid w:val="00144E51"/>
    <w:rsid w:val="0014598D"/>
    <w:rsid w:val="001459CB"/>
    <w:rsid w:val="00145A59"/>
    <w:rsid w:val="00146481"/>
    <w:rsid w:val="00147296"/>
    <w:rsid w:val="0014775D"/>
    <w:rsid w:val="0015027A"/>
    <w:rsid w:val="00150A25"/>
    <w:rsid w:val="00150BA6"/>
    <w:rsid w:val="00150C2F"/>
    <w:rsid w:val="00150ED2"/>
    <w:rsid w:val="00151166"/>
    <w:rsid w:val="0015143A"/>
    <w:rsid w:val="001518A3"/>
    <w:rsid w:val="00152E85"/>
    <w:rsid w:val="00152F2D"/>
    <w:rsid w:val="001534DC"/>
    <w:rsid w:val="00153CF2"/>
    <w:rsid w:val="00153FB6"/>
    <w:rsid w:val="00154232"/>
    <w:rsid w:val="001542D6"/>
    <w:rsid w:val="001542FB"/>
    <w:rsid w:val="0015444A"/>
    <w:rsid w:val="001549D1"/>
    <w:rsid w:val="00154F05"/>
    <w:rsid w:val="00155131"/>
    <w:rsid w:val="001551BB"/>
    <w:rsid w:val="001559E8"/>
    <w:rsid w:val="00155D94"/>
    <w:rsid w:val="0015631B"/>
    <w:rsid w:val="001564B5"/>
    <w:rsid w:val="001565CB"/>
    <w:rsid w:val="001568E5"/>
    <w:rsid w:val="001577B0"/>
    <w:rsid w:val="00157AEC"/>
    <w:rsid w:val="00157B78"/>
    <w:rsid w:val="00157C46"/>
    <w:rsid w:val="00157D70"/>
    <w:rsid w:val="00157DF9"/>
    <w:rsid w:val="00157FE0"/>
    <w:rsid w:val="001604C5"/>
    <w:rsid w:val="0016061A"/>
    <w:rsid w:val="00160933"/>
    <w:rsid w:val="001609AB"/>
    <w:rsid w:val="001609BE"/>
    <w:rsid w:val="0016131B"/>
    <w:rsid w:val="00161596"/>
    <w:rsid w:val="0016272D"/>
    <w:rsid w:val="00162E64"/>
    <w:rsid w:val="0016365C"/>
    <w:rsid w:val="001637AF"/>
    <w:rsid w:val="001639BF"/>
    <w:rsid w:val="00164AE3"/>
    <w:rsid w:val="00164FC8"/>
    <w:rsid w:val="001654FC"/>
    <w:rsid w:val="00165800"/>
    <w:rsid w:val="001669D1"/>
    <w:rsid w:val="0016734C"/>
    <w:rsid w:val="00167AB8"/>
    <w:rsid w:val="00170005"/>
    <w:rsid w:val="00170711"/>
    <w:rsid w:val="00170A5E"/>
    <w:rsid w:val="00171205"/>
    <w:rsid w:val="001716DB"/>
    <w:rsid w:val="00171C60"/>
    <w:rsid w:val="00171F08"/>
    <w:rsid w:val="0017253B"/>
    <w:rsid w:val="00172A24"/>
    <w:rsid w:val="0017306D"/>
    <w:rsid w:val="00173C70"/>
    <w:rsid w:val="00173CF6"/>
    <w:rsid w:val="00173EA1"/>
    <w:rsid w:val="00174D91"/>
    <w:rsid w:val="00175068"/>
    <w:rsid w:val="00175C0E"/>
    <w:rsid w:val="00175DD0"/>
    <w:rsid w:val="00176478"/>
    <w:rsid w:val="00176633"/>
    <w:rsid w:val="001768A1"/>
    <w:rsid w:val="001777F5"/>
    <w:rsid w:val="00180845"/>
    <w:rsid w:val="001808D9"/>
    <w:rsid w:val="00180BDE"/>
    <w:rsid w:val="00181240"/>
    <w:rsid w:val="00181869"/>
    <w:rsid w:val="00181F73"/>
    <w:rsid w:val="001824A1"/>
    <w:rsid w:val="00182950"/>
    <w:rsid w:val="00182C0E"/>
    <w:rsid w:val="001830CE"/>
    <w:rsid w:val="00183A17"/>
    <w:rsid w:val="001869A9"/>
    <w:rsid w:val="001874C1"/>
    <w:rsid w:val="00190833"/>
    <w:rsid w:val="00190E4C"/>
    <w:rsid w:val="001914FE"/>
    <w:rsid w:val="00191A43"/>
    <w:rsid w:val="001927C3"/>
    <w:rsid w:val="00193264"/>
    <w:rsid w:val="0019328A"/>
    <w:rsid w:val="001936C5"/>
    <w:rsid w:val="0019401C"/>
    <w:rsid w:val="00194EB3"/>
    <w:rsid w:val="001950E2"/>
    <w:rsid w:val="001957C8"/>
    <w:rsid w:val="00195A3D"/>
    <w:rsid w:val="00195DA2"/>
    <w:rsid w:val="0019730E"/>
    <w:rsid w:val="00197A40"/>
    <w:rsid w:val="001A0841"/>
    <w:rsid w:val="001A0CD1"/>
    <w:rsid w:val="001A0D17"/>
    <w:rsid w:val="001A0E58"/>
    <w:rsid w:val="001A1301"/>
    <w:rsid w:val="001A13B0"/>
    <w:rsid w:val="001A16B8"/>
    <w:rsid w:val="001A1897"/>
    <w:rsid w:val="001A2421"/>
    <w:rsid w:val="001A278C"/>
    <w:rsid w:val="001A2A12"/>
    <w:rsid w:val="001A2D1B"/>
    <w:rsid w:val="001A2F39"/>
    <w:rsid w:val="001A358B"/>
    <w:rsid w:val="001A386C"/>
    <w:rsid w:val="001A5337"/>
    <w:rsid w:val="001A691D"/>
    <w:rsid w:val="001A6BB7"/>
    <w:rsid w:val="001A6EDA"/>
    <w:rsid w:val="001A6F15"/>
    <w:rsid w:val="001A71F3"/>
    <w:rsid w:val="001A77CE"/>
    <w:rsid w:val="001A7C3F"/>
    <w:rsid w:val="001B0858"/>
    <w:rsid w:val="001B16C3"/>
    <w:rsid w:val="001B16CC"/>
    <w:rsid w:val="001B1B40"/>
    <w:rsid w:val="001B2612"/>
    <w:rsid w:val="001B2DDC"/>
    <w:rsid w:val="001B3992"/>
    <w:rsid w:val="001B3BB1"/>
    <w:rsid w:val="001B3CD0"/>
    <w:rsid w:val="001B3F73"/>
    <w:rsid w:val="001B41D9"/>
    <w:rsid w:val="001B43BA"/>
    <w:rsid w:val="001B4B62"/>
    <w:rsid w:val="001B4BD6"/>
    <w:rsid w:val="001B561E"/>
    <w:rsid w:val="001B5FBF"/>
    <w:rsid w:val="001B66D2"/>
    <w:rsid w:val="001B6C6A"/>
    <w:rsid w:val="001B7A34"/>
    <w:rsid w:val="001B7E05"/>
    <w:rsid w:val="001B7F6C"/>
    <w:rsid w:val="001B7F76"/>
    <w:rsid w:val="001C012C"/>
    <w:rsid w:val="001C0C00"/>
    <w:rsid w:val="001C0EFE"/>
    <w:rsid w:val="001C1CC7"/>
    <w:rsid w:val="001C2116"/>
    <w:rsid w:val="001C25CE"/>
    <w:rsid w:val="001C25D2"/>
    <w:rsid w:val="001C2620"/>
    <w:rsid w:val="001C30B8"/>
    <w:rsid w:val="001C360D"/>
    <w:rsid w:val="001C3981"/>
    <w:rsid w:val="001C3EEB"/>
    <w:rsid w:val="001C4329"/>
    <w:rsid w:val="001C4F37"/>
    <w:rsid w:val="001C505E"/>
    <w:rsid w:val="001C5409"/>
    <w:rsid w:val="001C5593"/>
    <w:rsid w:val="001C7218"/>
    <w:rsid w:val="001C7D1E"/>
    <w:rsid w:val="001D0068"/>
    <w:rsid w:val="001D0801"/>
    <w:rsid w:val="001D0C25"/>
    <w:rsid w:val="001D0E4D"/>
    <w:rsid w:val="001D1A5C"/>
    <w:rsid w:val="001D2906"/>
    <w:rsid w:val="001D3474"/>
    <w:rsid w:val="001D35A9"/>
    <w:rsid w:val="001D3C63"/>
    <w:rsid w:val="001D454F"/>
    <w:rsid w:val="001D4651"/>
    <w:rsid w:val="001D4800"/>
    <w:rsid w:val="001D49FA"/>
    <w:rsid w:val="001D5D45"/>
    <w:rsid w:val="001D5D87"/>
    <w:rsid w:val="001D6BC1"/>
    <w:rsid w:val="001D7736"/>
    <w:rsid w:val="001D7D74"/>
    <w:rsid w:val="001E0E28"/>
    <w:rsid w:val="001E1334"/>
    <w:rsid w:val="001E205F"/>
    <w:rsid w:val="001E2625"/>
    <w:rsid w:val="001E2714"/>
    <w:rsid w:val="001E27DF"/>
    <w:rsid w:val="001E2C74"/>
    <w:rsid w:val="001E3324"/>
    <w:rsid w:val="001E39B5"/>
    <w:rsid w:val="001E3ED9"/>
    <w:rsid w:val="001E485D"/>
    <w:rsid w:val="001E4F44"/>
    <w:rsid w:val="001E5311"/>
    <w:rsid w:val="001E59D0"/>
    <w:rsid w:val="001E5F1A"/>
    <w:rsid w:val="001E650A"/>
    <w:rsid w:val="001E6DD7"/>
    <w:rsid w:val="001E780F"/>
    <w:rsid w:val="001E7B6A"/>
    <w:rsid w:val="001E7CF2"/>
    <w:rsid w:val="001E7D7C"/>
    <w:rsid w:val="001F07EA"/>
    <w:rsid w:val="001F1527"/>
    <w:rsid w:val="001F157D"/>
    <w:rsid w:val="001F16A2"/>
    <w:rsid w:val="001F1A90"/>
    <w:rsid w:val="001F1AE7"/>
    <w:rsid w:val="001F228B"/>
    <w:rsid w:val="001F29C3"/>
    <w:rsid w:val="001F2C7D"/>
    <w:rsid w:val="001F2D52"/>
    <w:rsid w:val="001F4200"/>
    <w:rsid w:val="001F4404"/>
    <w:rsid w:val="001F47DA"/>
    <w:rsid w:val="001F4DB1"/>
    <w:rsid w:val="001F4E63"/>
    <w:rsid w:val="001F5791"/>
    <w:rsid w:val="001F5D34"/>
    <w:rsid w:val="001F659D"/>
    <w:rsid w:val="001F703A"/>
    <w:rsid w:val="002005F6"/>
    <w:rsid w:val="00200D13"/>
    <w:rsid w:val="002011C8"/>
    <w:rsid w:val="00201223"/>
    <w:rsid w:val="00201351"/>
    <w:rsid w:val="00201D45"/>
    <w:rsid w:val="00203424"/>
    <w:rsid w:val="00203F02"/>
    <w:rsid w:val="00205908"/>
    <w:rsid w:val="00205B27"/>
    <w:rsid w:val="00205E61"/>
    <w:rsid w:val="00205EE6"/>
    <w:rsid w:val="00205F90"/>
    <w:rsid w:val="00207AA3"/>
    <w:rsid w:val="00207E0A"/>
    <w:rsid w:val="002106EB"/>
    <w:rsid w:val="00210CF6"/>
    <w:rsid w:val="00211443"/>
    <w:rsid w:val="00211D9A"/>
    <w:rsid w:val="00212013"/>
    <w:rsid w:val="002122C4"/>
    <w:rsid w:val="002124A8"/>
    <w:rsid w:val="00213C92"/>
    <w:rsid w:val="00213FD8"/>
    <w:rsid w:val="002140B3"/>
    <w:rsid w:val="002140D2"/>
    <w:rsid w:val="00214365"/>
    <w:rsid w:val="002153B1"/>
    <w:rsid w:val="00215B25"/>
    <w:rsid w:val="0021683E"/>
    <w:rsid w:val="00216F5E"/>
    <w:rsid w:val="002172C4"/>
    <w:rsid w:val="002175D3"/>
    <w:rsid w:val="00217A62"/>
    <w:rsid w:val="0022096B"/>
    <w:rsid w:val="00221041"/>
    <w:rsid w:val="0022247E"/>
    <w:rsid w:val="00222598"/>
    <w:rsid w:val="002231AD"/>
    <w:rsid w:val="00223634"/>
    <w:rsid w:val="00224197"/>
    <w:rsid w:val="002256D4"/>
    <w:rsid w:val="00226340"/>
    <w:rsid w:val="00226A94"/>
    <w:rsid w:val="0022728D"/>
    <w:rsid w:val="00227377"/>
    <w:rsid w:val="0022766F"/>
    <w:rsid w:val="0022770F"/>
    <w:rsid w:val="00227829"/>
    <w:rsid w:val="00227CDA"/>
    <w:rsid w:val="002301DA"/>
    <w:rsid w:val="00230474"/>
    <w:rsid w:val="0023051B"/>
    <w:rsid w:val="002308AC"/>
    <w:rsid w:val="00231845"/>
    <w:rsid w:val="00231D75"/>
    <w:rsid w:val="002322EB"/>
    <w:rsid w:val="0023291C"/>
    <w:rsid w:val="00232A61"/>
    <w:rsid w:val="00232D62"/>
    <w:rsid w:val="00232E4E"/>
    <w:rsid w:val="00233556"/>
    <w:rsid w:val="002345C8"/>
    <w:rsid w:val="0023467E"/>
    <w:rsid w:val="00234986"/>
    <w:rsid w:val="00234B3C"/>
    <w:rsid w:val="00234DBE"/>
    <w:rsid w:val="002360A9"/>
    <w:rsid w:val="002364EC"/>
    <w:rsid w:val="00236BC6"/>
    <w:rsid w:val="00236FEE"/>
    <w:rsid w:val="002370EB"/>
    <w:rsid w:val="002372C3"/>
    <w:rsid w:val="00237483"/>
    <w:rsid w:val="002375F2"/>
    <w:rsid w:val="00237850"/>
    <w:rsid w:val="0024058A"/>
    <w:rsid w:val="002416E6"/>
    <w:rsid w:val="002418A2"/>
    <w:rsid w:val="00241DA1"/>
    <w:rsid w:val="00241FE3"/>
    <w:rsid w:val="0024213D"/>
    <w:rsid w:val="002423C8"/>
    <w:rsid w:val="00242475"/>
    <w:rsid w:val="00242ECA"/>
    <w:rsid w:val="002435DD"/>
    <w:rsid w:val="00243C33"/>
    <w:rsid w:val="00244734"/>
    <w:rsid w:val="002448AF"/>
    <w:rsid w:val="00244AD8"/>
    <w:rsid w:val="00245426"/>
    <w:rsid w:val="00245DC3"/>
    <w:rsid w:val="002468E1"/>
    <w:rsid w:val="00246A2B"/>
    <w:rsid w:val="00246D5E"/>
    <w:rsid w:val="0024702B"/>
    <w:rsid w:val="002478C5"/>
    <w:rsid w:val="00247FE8"/>
    <w:rsid w:val="002505F1"/>
    <w:rsid w:val="0025110F"/>
    <w:rsid w:val="00251DDE"/>
    <w:rsid w:val="002529D2"/>
    <w:rsid w:val="00253F2B"/>
    <w:rsid w:val="0025401D"/>
    <w:rsid w:val="002540CA"/>
    <w:rsid w:val="002541EE"/>
    <w:rsid w:val="00254246"/>
    <w:rsid w:val="002544AD"/>
    <w:rsid w:val="00254C23"/>
    <w:rsid w:val="00255AAF"/>
    <w:rsid w:val="00256740"/>
    <w:rsid w:val="002572EC"/>
    <w:rsid w:val="00257D93"/>
    <w:rsid w:val="002604C7"/>
    <w:rsid w:val="00261A43"/>
    <w:rsid w:val="00261C12"/>
    <w:rsid w:val="00261C91"/>
    <w:rsid w:val="00262B43"/>
    <w:rsid w:val="00262C70"/>
    <w:rsid w:val="00262D7D"/>
    <w:rsid w:val="0026378C"/>
    <w:rsid w:val="00263B84"/>
    <w:rsid w:val="00263EE7"/>
    <w:rsid w:val="00264629"/>
    <w:rsid w:val="0026498C"/>
    <w:rsid w:val="0026540A"/>
    <w:rsid w:val="00265A9E"/>
    <w:rsid w:val="0026602B"/>
    <w:rsid w:val="00266A5C"/>
    <w:rsid w:val="00266ABC"/>
    <w:rsid w:val="00267330"/>
    <w:rsid w:val="002675A7"/>
    <w:rsid w:val="00267827"/>
    <w:rsid w:val="002678A7"/>
    <w:rsid w:val="00267B17"/>
    <w:rsid w:val="00267C00"/>
    <w:rsid w:val="00267CFF"/>
    <w:rsid w:val="00270D17"/>
    <w:rsid w:val="002713AF"/>
    <w:rsid w:val="002713B2"/>
    <w:rsid w:val="00272D8D"/>
    <w:rsid w:val="00272F07"/>
    <w:rsid w:val="00273392"/>
    <w:rsid w:val="00274C4A"/>
    <w:rsid w:val="00274FCA"/>
    <w:rsid w:val="00275A96"/>
    <w:rsid w:val="00276307"/>
    <w:rsid w:val="00276AC6"/>
    <w:rsid w:val="00276EBC"/>
    <w:rsid w:val="00277B46"/>
    <w:rsid w:val="00277C26"/>
    <w:rsid w:val="00277D7D"/>
    <w:rsid w:val="00277FFD"/>
    <w:rsid w:val="00281219"/>
    <w:rsid w:val="00281B79"/>
    <w:rsid w:val="0028228F"/>
    <w:rsid w:val="002824D8"/>
    <w:rsid w:val="00282868"/>
    <w:rsid w:val="002829B8"/>
    <w:rsid w:val="00282CAA"/>
    <w:rsid w:val="0028311E"/>
    <w:rsid w:val="0028327E"/>
    <w:rsid w:val="00283933"/>
    <w:rsid w:val="00283C27"/>
    <w:rsid w:val="00283D62"/>
    <w:rsid w:val="00284832"/>
    <w:rsid w:val="00285F60"/>
    <w:rsid w:val="002863B8"/>
    <w:rsid w:val="00286831"/>
    <w:rsid w:val="00286D28"/>
    <w:rsid w:val="0028725C"/>
    <w:rsid w:val="002872B5"/>
    <w:rsid w:val="002904F5"/>
    <w:rsid w:val="00290628"/>
    <w:rsid w:val="00290979"/>
    <w:rsid w:val="00290C35"/>
    <w:rsid w:val="002916CE"/>
    <w:rsid w:val="002919C5"/>
    <w:rsid w:val="00291B03"/>
    <w:rsid w:val="002936B4"/>
    <w:rsid w:val="00293A30"/>
    <w:rsid w:val="00293B24"/>
    <w:rsid w:val="00294C47"/>
    <w:rsid w:val="00294F3D"/>
    <w:rsid w:val="00295051"/>
    <w:rsid w:val="0029546A"/>
    <w:rsid w:val="00295847"/>
    <w:rsid w:val="00295D27"/>
    <w:rsid w:val="002960D8"/>
    <w:rsid w:val="00296220"/>
    <w:rsid w:val="0029656E"/>
    <w:rsid w:val="00296C2C"/>
    <w:rsid w:val="002978A0"/>
    <w:rsid w:val="00297D45"/>
    <w:rsid w:val="00297FA4"/>
    <w:rsid w:val="002A0088"/>
    <w:rsid w:val="002A07B6"/>
    <w:rsid w:val="002A098D"/>
    <w:rsid w:val="002A0A90"/>
    <w:rsid w:val="002A1197"/>
    <w:rsid w:val="002A1C87"/>
    <w:rsid w:val="002A331C"/>
    <w:rsid w:val="002A33B6"/>
    <w:rsid w:val="002A3A6B"/>
    <w:rsid w:val="002A4227"/>
    <w:rsid w:val="002A4337"/>
    <w:rsid w:val="002A49B7"/>
    <w:rsid w:val="002A4B63"/>
    <w:rsid w:val="002A4F83"/>
    <w:rsid w:val="002A529D"/>
    <w:rsid w:val="002A55AB"/>
    <w:rsid w:val="002A5F28"/>
    <w:rsid w:val="002A673B"/>
    <w:rsid w:val="002A6840"/>
    <w:rsid w:val="002A709C"/>
    <w:rsid w:val="002B0759"/>
    <w:rsid w:val="002B07AF"/>
    <w:rsid w:val="002B087F"/>
    <w:rsid w:val="002B0CB8"/>
    <w:rsid w:val="002B14C4"/>
    <w:rsid w:val="002B1545"/>
    <w:rsid w:val="002B16C4"/>
    <w:rsid w:val="002B1AD4"/>
    <w:rsid w:val="002B1B96"/>
    <w:rsid w:val="002B1CA0"/>
    <w:rsid w:val="002B1D9A"/>
    <w:rsid w:val="002B2B32"/>
    <w:rsid w:val="002B2D4F"/>
    <w:rsid w:val="002B420A"/>
    <w:rsid w:val="002B4AE6"/>
    <w:rsid w:val="002B4FDD"/>
    <w:rsid w:val="002B5359"/>
    <w:rsid w:val="002B53B8"/>
    <w:rsid w:val="002B5C8B"/>
    <w:rsid w:val="002B66BF"/>
    <w:rsid w:val="002B6AE7"/>
    <w:rsid w:val="002B6DFF"/>
    <w:rsid w:val="002B71F8"/>
    <w:rsid w:val="002C113B"/>
    <w:rsid w:val="002C1531"/>
    <w:rsid w:val="002C17FB"/>
    <w:rsid w:val="002C1FBF"/>
    <w:rsid w:val="002C1FC9"/>
    <w:rsid w:val="002C386E"/>
    <w:rsid w:val="002C3CDC"/>
    <w:rsid w:val="002C3EFC"/>
    <w:rsid w:val="002C479A"/>
    <w:rsid w:val="002C48DB"/>
    <w:rsid w:val="002C5450"/>
    <w:rsid w:val="002C56E6"/>
    <w:rsid w:val="002C5B7C"/>
    <w:rsid w:val="002C6288"/>
    <w:rsid w:val="002C6431"/>
    <w:rsid w:val="002C773A"/>
    <w:rsid w:val="002C77D2"/>
    <w:rsid w:val="002C7FF1"/>
    <w:rsid w:val="002D04B3"/>
    <w:rsid w:val="002D0F86"/>
    <w:rsid w:val="002D106C"/>
    <w:rsid w:val="002D1A6E"/>
    <w:rsid w:val="002D212E"/>
    <w:rsid w:val="002D2D79"/>
    <w:rsid w:val="002D2F7F"/>
    <w:rsid w:val="002D3056"/>
    <w:rsid w:val="002D33EA"/>
    <w:rsid w:val="002D43D1"/>
    <w:rsid w:val="002D4903"/>
    <w:rsid w:val="002D4E46"/>
    <w:rsid w:val="002D6336"/>
    <w:rsid w:val="002D7050"/>
    <w:rsid w:val="002D73DC"/>
    <w:rsid w:val="002D781C"/>
    <w:rsid w:val="002D7B9E"/>
    <w:rsid w:val="002D7EEE"/>
    <w:rsid w:val="002E0237"/>
    <w:rsid w:val="002E0455"/>
    <w:rsid w:val="002E0CE9"/>
    <w:rsid w:val="002E1EF7"/>
    <w:rsid w:val="002E2E4E"/>
    <w:rsid w:val="002E2F0C"/>
    <w:rsid w:val="002E3305"/>
    <w:rsid w:val="002E3356"/>
    <w:rsid w:val="002E3767"/>
    <w:rsid w:val="002E4740"/>
    <w:rsid w:val="002E47D8"/>
    <w:rsid w:val="002E49D4"/>
    <w:rsid w:val="002E52CE"/>
    <w:rsid w:val="002E55A0"/>
    <w:rsid w:val="002E57D1"/>
    <w:rsid w:val="002E62C0"/>
    <w:rsid w:val="002E6F82"/>
    <w:rsid w:val="002E707A"/>
    <w:rsid w:val="002E7998"/>
    <w:rsid w:val="002F112D"/>
    <w:rsid w:val="002F138E"/>
    <w:rsid w:val="002F16F9"/>
    <w:rsid w:val="002F1C32"/>
    <w:rsid w:val="002F1DB6"/>
    <w:rsid w:val="002F1F0A"/>
    <w:rsid w:val="002F2683"/>
    <w:rsid w:val="002F2A86"/>
    <w:rsid w:val="002F2AE1"/>
    <w:rsid w:val="002F3513"/>
    <w:rsid w:val="002F3C3B"/>
    <w:rsid w:val="002F3E0F"/>
    <w:rsid w:val="002F3E52"/>
    <w:rsid w:val="002F42DC"/>
    <w:rsid w:val="002F4E3C"/>
    <w:rsid w:val="002F52FD"/>
    <w:rsid w:val="002F54DA"/>
    <w:rsid w:val="002F599E"/>
    <w:rsid w:val="002F6047"/>
    <w:rsid w:val="002F62EC"/>
    <w:rsid w:val="002F6B6E"/>
    <w:rsid w:val="002F6BA7"/>
    <w:rsid w:val="002F6F1E"/>
    <w:rsid w:val="002F795C"/>
    <w:rsid w:val="002F7C2D"/>
    <w:rsid w:val="002F7F6B"/>
    <w:rsid w:val="0030005B"/>
    <w:rsid w:val="00300091"/>
    <w:rsid w:val="003005E6"/>
    <w:rsid w:val="00300B72"/>
    <w:rsid w:val="00300B9F"/>
    <w:rsid w:val="00301A10"/>
    <w:rsid w:val="00302898"/>
    <w:rsid w:val="003030DE"/>
    <w:rsid w:val="00303F45"/>
    <w:rsid w:val="0030464C"/>
    <w:rsid w:val="00304EF6"/>
    <w:rsid w:val="00305412"/>
    <w:rsid w:val="00306391"/>
    <w:rsid w:val="003068E9"/>
    <w:rsid w:val="00307787"/>
    <w:rsid w:val="00307BED"/>
    <w:rsid w:val="0031028F"/>
    <w:rsid w:val="0031034E"/>
    <w:rsid w:val="0031075D"/>
    <w:rsid w:val="00311C06"/>
    <w:rsid w:val="0031212F"/>
    <w:rsid w:val="00313905"/>
    <w:rsid w:val="0031394C"/>
    <w:rsid w:val="00313A3D"/>
    <w:rsid w:val="003147CE"/>
    <w:rsid w:val="00315400"/>
    <w:rsid w:val="0031555E"/>
    <w:rsid w:val="00315B29"/>
    <w:rsid w:val="00315B96"/>
    <w:rsid w:val="0031643E"/>
    <w:rsid w:val="0031673A"/>
    <w:rsid w:val="00316AB1"/>
    <w:rsid w:val="00317177"/>
    <w:rsid w:val="00317D66"/>
    <w:rsid w:val="00320286"/>
    <w:rsid w:val="00320DA5"/>
    <w:rsid w:val="00321206"/>
    <w:rsid w:val="003212AA"/>
    <w:rsid w:val="00321850"/>
    <w:rsid w:val="00321AB9"/>
    <w:rsid w:val="0032229D"/>
    <w:rsid w:val="003224A6"/>
    <w:rsid w:val="00322CDE"/>
    <w:rsid w:val="00324081"/>
    <w:rsid w:val="00324BCB"/>
    <w:rsid w:val="0032512A"/>
    <w:rsid w:val="00325223"/>
    <w:rsid w:val="0032525E"/>
    <w:rsid w:val="00325B1A"/>
    <w:rsid w:val="00326518"/>
    <w:rsid w:val="00326714"/>
    <w:rsid w:val="00326BFC"/>
    <w:rsid w:val="00326CE9"/>
    <w:rsid w:val="00326D78"/>
    <w:rsid w:val="00327037"/>
    <w:rsid w:val="003273F2"/>
    <w:rsid w:val="0032789D"/>
    <w:rsid w:val="00327D46"/>
    <w:rsid w:val="00327E1C"/>
    <w:rsid w:val="00330888"/>
    <w:rsid w:val="00330BC5"/>
    <w:rsid w:val="00330C53"/>
    <w:rsid w:val="00331CEE"/>
    <w:rsid w:val="00332F75"/>
    <w:rsid w:val="0033327B"/>
    <w:rsid w:val="003341E3"/>
    <w:rsid w:val="00334368"/>
    <w:rsid w:val="003352FC"/>
    <w:rsid w:val="003358EB"/>
    <w:rsid w:val="00335CEB"/>
    <w:rsid w:val="00335D6E"/>
    <w:rsid w:val="00336272"/>
    <w:rsid w:val="00336BBB"/>
    <w:rsid w:val="00336C54"/>
    <w:rsid w:val="0033782B"/>
    <w:rsid w:val="00337D85"/>
    <w:rsid w:val="00337EAE"/>
    <w:rsid w:val="0034022C"/>
    <w:rsid w:val="00340F22"/>
    <w:rsid w:val="00341265"/>
    <w:rsid w:val="0034133D"/>
    <w:rsid w:val="0034270C"/>
    <w:rsid w:val="0034325C"/>
    <w:rsid w:val="003439A4"/>
    <w:rsid w:val="00343BAA"/>
    <w:rsid w:val="00343C4C"/>
    <w:rsid w:val="0034472C"/>
    <w:rsid w:val="0034518B"/>
    <w:rsid w:val="00345953"/>
    <w:rsid w:val="00345D33"/>
    <w:rsid w:val="00345D3E"/>
    <w:rsid w:val="00345DB1"/>
    <w:rsid w:val="00345E32"/>
    <w:rsid w:val="00345FA6"/>
    <w:rsid w:val="003460CF"/>
    <w:rsid w:val="0034613B"/>
    <w:rsid w:val="00346729"/>
    <w:rsid w:val="00346C76"/>
    <w:rsid w:val="00346CE9"/>
    <w:rsid w:val="003473B9"/>
    <w:rsid w:val="00347489"/>
    <w:rsid w:val="003479E9"/>
    <w:rsid w:val="00347E1A"/>
    <w:rsid w:val="00351A13"/>
    <w:rsid w:val="003523C0"/>
    <w:rsid w:val="00352848"/>
    <w:rsid w:val="00352C67"/>
    <w:rsid w:val="00352FC2"/>
    <w:rsid w:val="003533B8"/>
    <w:rsid w:val="00353404"/>
    <w:rsid w:val="0035354D"/>
    <w:rsid w:val="00353E1B"/>
    <w:rsid w:val="0035401E"/>
    <w:rsid w:val="0035409E"/>
    <w:rsid w:val="00354692"/>
    <w:rsid w:val="003548C3"/>
    <w:rsid w:val="003548D3"/>
    <w:rsid w:val="0035595D"/>
    <w:rsid w:val="00355CA2"/>
    <w:rsid w:val="00356130"/>
    <w:rsid w:val="00356251"/>
    <w:rsid w:val="00357430"/>
    <w:rsid w:val="003574B5"/>
    <w:rsid w:val="0035754C"/>
    <w:rsid w:val="00360287"/>
    <w:rsid w:val="003602FE"/>
    <w:rsid w:val="0036180A"/>
    <w:rsid w:val="00363212"/>
    <w:rsid w:val="00364685"/>
    <w:rsid w:val="0036487E"/>
    <w:rsid w:val="003649BB"/>
    <w:rsid w:val="00364C58"/>
    <w:rsid w:val="003650C7"/>
    <w:rsid w:val="00365174"/>
    <w:rsid w:val="00366A31"/>
    <w:rsid w:val="00366E4A"/>
    <w:rsid w:val="00367569"/>
    <w:rsid w:val="00370849"/>
    <w:rsid w:val="00370AAF"/>
    <w:rsid w:val="003717C1"/>
    <w:rsid w:val="00371D0F"/>
    <w:rsid w:val="00372050"/>
    <w:rsid w:val="00372729"/>
    <w:rsid w:val="0037295E"/>
    <w:rsid w:val="00373876"/>
    <w:rsid w:val="00373DE0"/>
    <w:rsid w:val="00374050"/>
    <w:rsid w:val="00375381"/>
    <w:rsid w:val="00375D7B"/>
    <w:rsid w:val="00375E60"/>
    <w:rsid w:val="00376886"/>
    <w:rsid w:val="00376E1C"/>
    <w:rsid w:val="00377145"/>
    <w:rsid w:val="00380B93"/>
    <w:rsid w:val="00381152"/>
    <w:rsid w:val="003814AD"/>
    <w:rsid w:val="0038169E"/>
    <w:rsid w:val="00381834"/>
    <w:rsid w:val="00382CAE"/>
    <w:rsid w:val="003834CC"/>
    <w:rsid w:val="00383647"/>
    <w:rsid w:val="00384FDF"/>
    <w:rsid w:val="0038599F"/>
    <w:rsid w:val="00386474"/>
    <w:rsid w:val="0038691C"/>
    <w:rsid w:val="00386E1A"/>
    <w:rsid w:val="003870F2"/>
    <w:rsid w:val="0038750B"/>
    <w:rsid w:val="00390C50"/>
    <w:rsid w:val="00391B7C"/>
    <w:rsid w:val="00392063"/>
    <w:rsid w:val="0039228E"/>
    <w:rsid w:val="003922B7"/>
    <w:rsid w:val="00392B1A"/>
    <w:rsid w:val="00393456"/>
    <w:rsid w:val="0039391A"/>
    <w:rsid w:val="00393EF0"/>
    <w:rsid w:val="00393FB4"/>
    <w:rsid w:val="00393FE7"/>
    <w:rsid w:val="00394457"/>
    <w:rsid w:val="00394ADB"/>
    <w:rsid w:val="003952EC"/>
    <w:rsid w:val="003962A4"/>
    <w:rsid w:val="00396691"/>
    <w:rsid w:val="00396D80"/>
    <w:rsid w:val="00396F26"/>
    <w:rsid w:val="00397933"/>
    <w:rsid w:val="003A0914"/>
    <w:rsid w:val="003A0CF6"/>
    <w:rsid w:val="003A113B"/>
    <w:rsid w:val="003A154E"/>
    <w:rsid w:val="003A1E4D"/>
    <w:rsid w:val="003A2657"/>
    <w:rsid w:val="003A2AD1"/>
    <w:rsid w:val="003A2C24"/>
    <w:rsid w:val="003A2F5F"/>
    <w:rsid w:val="003A302C"/>
    <w:rsid w:val="003A38A3"/>
    <w:rsid w:val="003A4591"/>
    <w:rsid w:val="003A46AA"/>
    <w:rsid w:val="003A4A56"/>
    <w:rsid w:val="003A4CC8"/>
    <w:rsid w:val="003A4D03"/>
    <w:rsid w:val="003A57F9"/>
    <w:rsid w:val="003A6046"/>
    <w:rsid w:val="003A605E"/>
    <w:rsid w:val="003A7878"/>
    <w:rsid w:val="003B0075"/>
    <w:rsid w:val="003B07F5"/>
    <w:rsid w:val="003B1004"/>
    <w:rsid w:val="003B105C"/>
    <w:rsid w:val="003B148D"/>
    <w:rsid w:val="003B1BB1"/>
    <w:rsid w:val="003B2883"/>
    <w:rsid w:val="003B2D25"/>
    <w:rsid w:val="003B387D"/>
    <w:rsid w:val="003B3AA2"/>
    <w:rsid w:val="003B435D"/>
    <w:rsid w:val="003B462A"/>
    <w:rsid w:val="003B4BF8"/>
    <w:rsid w:val="003B4E43"/>
    <w:rsid w:val="003B554C"/>
    <w:rsid w:val="003B5B5C"/>
    <w:rsid w:val="003B7772"/>
    <w:rsid w:val="003C02F2"/>
    <w:rsid w:val="003C07D8"/>
    <w:rsid w:val="003C09ED"/>
    <w:rsid w:val="003C127C"/>
    <w:rsid w:val="003C1336"/>
    <w:rsid w:val="003C140D"/>
    <w:rsid w:val="003C1612"/>
    <w:rsid w:val="003C18F3"/>
    <w:rsid w:val="003C2162"/>
    <w:rsid w:val="003C3605"/>
    <w:rsid w:val="003C363F"/>
    <w:rsid w:val="003C3A1B"/>
    <w:rsid w:val="003C3DF5"/>
    <w:rsid w:val="003C3F26"/>
    <w:rsid w:val="003C405C"/>
    <w:rsid w:val="003C49FE"/>
    <w:rsid w:val="003C556A"/>
    <w:rsid w:val="003C644B"/>
    <w:rsid w:val="003C663D"/>
    <w:rsid w:val="003C7001"/>
    <w:rsid w:val="003C7C2E"/>
    <w:rsid w:val="003D0335"/>
    <w:rsid w:val="003D03B2"/>
    <w:rsid w:val="003D0D8D"/>
    <w:rsid w:val="003D0FB8"/>
    <w:rsid w:val="003D1299"/>
    <w:rsid w:val="003D1394"/>
    <w:rsid w:val="003D1632"/>
    <w:rsid w:val="003D16F1"/>
    <w:rsid w:val="003D1E9C"/>
    <w:rsid w:val="003D2099"/>
    <w:rsid w:val="003D2283"/>
    <w:rsid w:val="003D37A9"/>
    <w:rsid w:val="003D4E38"/>
    <w:rsid w:val="003D4ED7"/>
    <w:rsid w:val="003D5321"/>
    <w:rsid w:val="003D53F4"/>
    <w:rsid w:val="003D5AF0"/>
    <w:rsid w:val="003D610C"/>
    <w:rsid w:val="003D66DF"/>
    <w:rsid w:val="003D68D2"/>
    <w:rsid w:val="003D69F1"/>
    <w:rsid w:val="003D7075"/>
    <w:rsid w:val="003D7526"/>
    <w:rsid w:val="003E0355"/>
    <w:rsid w:val="003E0BF0"/>
    <w:rsid w:val="003E0E1E"/>
    <w:rsid w:val="003E0E50"/>
    <w:rsid w:val="003E0E70"/>
    <w:rsid w:val="003E0F06"/>
    <w:rsid w:val="003E14BA"/>
    <w:rsid w:val="003E19C5"/>
    <w:rsid w:val="003E2D54"/>
    <w:rsid w:val="003E2E2C"/>
    <w:rsid w:val="003E2E88"/>
    <w:rsid w:val="003E3929"/>
    <w:rsid w:val="003E57CE"/>
    <w:rsid w:val="003E5C39"/>
    <w:rsid w:val="003E778A"/>
    <w:rsid w:val="003F0C0E"/>
    <w:rsid w:val="003F0E90"/>
    <w:rsid w:val="003F19A0"/>
    <w:rsid w:val="003F1C4D"/>
    <w:rsid w:val="003F26E8"/>
    <w:rsid w:val="003F2FA3"/>
    <w:rsid w:val="003F3173"/>
    <w:rsid w:val="003F3356"/>
    <w:rsid w:val="003F37FE"/>
    <w:rsid w:val="003F3B59"/>
    <w:rsid w:val="003F44F1"/>
    <w:rsid w:val="003F4999"/>
    <w:rsid w:val="003F5746"/>
    <w:rsid w:val="003F5785"/>
    <w:rsid w:val="003F5BF1"/>
    <w:rsid w:val="003F5D54"/>
    <w:rsid w:val="003F61DD"/>
    <w:rsid w:val="003F68BC"/>
    <w:rsid w:val="003F6A7E"/>
    <w:rsid w:val="003F6CA5"/>
    <w:rsid w:val="003F6F0F"/>
    <w:rsid w:val="003F7F0C"/>
    <w:rsid w:val="0040013C"/>
    <w:rsid w:val="00400A48"/>
    <w:rsid w:val="00400DF1"/>
    <w:rsid w:val="004010C7"/>
    <w:rsid w:val="0040280E"/>
    <w:rsid w:val="00403361"/>
    <w:rsid w:val="004036AB"/>
    <w:rsid w:val="00404A48"/>
    <w:rsid w:val="00404D7D"/>
    <w:rsid w:val="0040532C"/>
    <w:rsid w:val="00405AD4"/>
    <w:rsid w:val="00406D7F"/>
    <w:rsid w:val="00406D89"/>
    <w:rsid w:val="004079C4"/>
    <w:rsid w:val="00410E3B"/>
    <w:rsid w:val="00410EDE"/>
    <w:rsid w:val="00411116"/>
    <w:rsid w:val="004116E8"/>
    <w:rsid w:val="004117A5"/>
    <w:rsid w:val="004117B2"/>
    <w:rsid w:val="00411DB2"/>
    <w:rsid w:val="00411FA3"/>
    <w:rsid w:val="004124A1"/>
    <w:rsid w:val="00412DDD"/>
    <w:rsid w:val="004131D1"/>
    <w:rsid w:val="00413C1B"/>
    <w:rsid w:val="00414866"/>
    <w:rsid w:val="00414AB8"/>
    <w:rsid w:val="004157E3"/>
    <w:rsid w:val="004157ED"/>
    <w:rsid w:val="004158DE"/>
    <w:rsid w:val="0041615A"/>
    <w:rsid w:val="00416523"/>
    <w:rsid w:val="00416E46"/>
    <w:rsid w:val="0041776E"/>
    <w:rsid w:val="00417A4A"/>
    <w:rsid w:val="00420536"/>
    <w:rsid w:val="00420DB9"/>
    <w:rsid w:val="00420E6F"/>
    <w:rsid w:val="00421723"/>
    <w:rsid w:val="00421A30"/>
    <w:rsid w:val="00422410"/>
    <w:rsid w:val="0042282B"/>
    <w:rsid w:val="00422ACE"/>
    <w:rsid w:val="0042317F"/>
    <w:rsid w:val="00423E27"/>
    <w:rsid w:val="00425517"/>
    <w:rsid w:val="00425640"/>
    <w:rsid w:val="004258E1"/>
    <w:rsid w:val="00425B06"/>
    <w:rsid w:val="00425DEC"/>
    <w:rsid w:val="00425ECB"/>
    <w:rsid w:val="00426087"/>
    <w:rsid w:val="004260FF"/>
    <w:rsid w:val="00427868"/>
    <w:rsid w:val="004308F2"/>
    <w:rsid w:val="00431124"/>
    <w:rsid w:val="00431137"/>
    <w:rsid w:val="004311A1"/>
    <w:rsid w:val="004318F4"/>
    <w:rsid w:val="00431AE4"/>
    <w:rsid w:val="00431BF1"/>
    <w:rsid w:val="00431E52"/>
    <w:rsid w:val="00432932"/>
    <w:rsid w:val="00432C8E"/>
    <w:rsid w:val="004332AA"/>
    <w:rsid w:val="00433376"/>
    <w:rsid w:val="004333B6"/>
    <w:rsid w:val="004337E6"/>
    <w:rsid w:val="00433996"/>
    <w:rsid w:val="00434671"/>
    <w:rsid w:val="00434948"/>
    <w:rsid w:val="004357D7"/>
    <w:rsid w:val="00435F63"/>
    <w:rsid w:val="00436083"/>
    <w:rsid w:val="0043710D"/>
    <w:rsid w:val="0043780C"/>
    <w:rsid w:val="00437CE5"/>
    <w:rsid w:val="00437F68"/>
    <w:rsid w:val="004402D5"/>
    <w:rsid w:val="004405C4"/>
    <w:rsid w:val="004407C6"/>
    <w:rsid w:val="00440C98"/>
    <w:rsid w:val="00440D11"/>
    <w:rsid w:val="00440D4D"/>
    <w:rsid w:val="00440DEA"/>
    <w:rsid w:val="00440E35"/>
    <w:rsid w:val="00441B5D"/>
    <w:rsid w:val="00441C17"/>
    <w:rsid w:val="00442537"/>
    <w:rsid w:val="0044264A"/>
    <w:rsid w:val="00442912"/>
    <w:rsid w:val="00442AE8"/>
    <w:rsid w:val="00442C92"/>
    <w:rsid w:val="0044366E"/>
    <w:rsid w:val="00443C84"/>
    <w:rsid w:val="00443F02"/>
    <w:rsid w:val="00443F3D"/>
    <w:rsid w:val="00444523"/>
    <w:rsid w:val="004446FB"/>
    <w:rsid w:val="00444B29"/>
    <w:rsid w:val="00445202"/>
    <w:rsid w:val="0044525D"/>
    <w:rsid w:val="0044557F"/>
    <w:rsid w:val="004466BF"/>
    <w:rsid w:val="004467CA"/>
    <w:rsid w:val="00447778"/>
    <w:rsid w:val="004500B4"/>
    <w:rsid w:val="00451F02"/>
    <w:rsid w:val="00452227"/>
    <w:rsid w:val="00452452"/>
    <w:rsid w:val="00452820"/>
    <w:rsid w:val="00452881"/>
    <w:rsid w:val="00452D6B"/>
    <w:rsid w:val="00452E25"/>
    <w:rsid w:val="00453A76"/>
    <w:rsid w:val="004549D3"/>
    <w:rsid w:val="00454A87"/>
    <w:rsid w:val="00455769"/>
    <w:rsid w:val="004571FB"/>
    <w:rsid w:val="00457357"/>
    <w:rsid w:val="0045759D"/>
    <w:rsid w:val="00457929"/>
    <w:rsid w:val="004579CA"/>
    <w:rsid w:val="004600DE"/>
    <w:rsid w:val="00460B09"/>
    <w:rsid w:val="00460D80"/>
    <w:rsid w:val="00460F7C"/>
    <w:rsid w:val="00461A30"/>
    <w:rsid w:val="00462079"/>
    <w:rsid w:val="00462D1B"/>
    <w:rsid w:val="00462E57"/>
    <w:rsid w:val="00463341"/>
    <w:rsid w:val="004636F9"/>
    <w:rsid w:val="00463899"/>
    <w:rsid w:val="00464063"/>
    <w:rsid w:val="0046461B"/>
    <w:rsid w:val="0046479A"/>
    <w:rsid w:val="00465329"/>
    <w:rsid w:val="00465708"/>
    <w:rsid w:val="00465C11"/>
    <w:rsid w:val="00465FDD"/>
    <w:rsid w:val="00466952"/>
    <w:rsid w:val="0046697F"/>
    <w:rsid w:val="00467313"/>
    <w:rsid w:val="0046768E"/>
    <w:rsid w:val="00467FAC"/>
    <w:rsid w:val="004701ED"/>
    <w:rsid w:val="004703FD"/>
    <w:rsid w:val="004708E7"/>
    <w:rsid w:val="00471061"/>
    <w:rsid w:val="00471773"/>
    <w:rsid w:val="00472018"/>
    <w:rsid w:val="0047250C"/>
    <w:rsid w:val="00472EA8"/>
    <w:rsid w:val="00472F7B"/>
    <w:rsid w:val="00472FE1"/>
    <w:rsid w:val="0047333A"/>
    <w:rsid w:val="004734BC"/>
    <w:rsid w:val="004738AD"/>
    <w:rsid w:val="00473EC6"/>
    <w:rsid w:val="00474235"/>
    <w:rsid w:val="004743E1"/>
    <w:rsid w:val="00474773"/>
    <w:rsid w:val="0047533B"/>
    <w:rsid w:val="004759A0"/>
    <w:rsid w:val="00475CDE"/>
    <w:rsid w:val="004763FE"/>
    <w:rsid w:val="00476453"/>
    <w:rsid w:val="00476C4A"/>
    <w:rsid w:val="00476EB2"/>
    <w:rsid w:val="00476F60"/>
    <w:rsid w:val="0047703A"/>
    <w:rsid w:val="00477AE3"/>
    <w:rsid w:val="0048067E"/>
    <w:rsid w:val="0048078A"/>
    <w:rsid w:val="0048216C"/>
    <w:rsid w:val="00482DCB"/>
    <w:rsid w:val="00483624"/>
    <w:rsid w:val="00483A83"/>
    <w:rsid w:val="00483AA8"/>
    <w:rsid w:val="00483F20"/>
    <w:rsid w:val="0048415B"/>
    <w:rsid w:val="00484E7F"/>
    <w:rsid w:val="0048507E"/>
    <w:rsid w:val="004864D8"/>
    <w:rsid w:val="00486650"/>
    <w:rsid w:val="00486BAF"/>
    <w:rsid w:val="00486F66"/>
    <w:rsid w:val="00487B5C"/>
    <w:rsid w:val="0049019E"/>
    <w:rsid w:val="00490CDE"/>
    <w:rsid w:val="00490FC5"/>
    <w:rsid w:val="0049140B"/>
    <w:rsid w:val="00492385"/>
    <w:rsid w:val="004924EF"/>
    <w:rsid w:val="00492B8F"/>
    <w:rsid w:val="00492BF8"/>
    <w:rsid w:val="00492C7B"/>
    <w:rsid w:val="00492F0C"/>
    <w:rsid w:val="0049319A"/>
    <w:rsid w:val="0049336B"/>
    <w:rsid w:val="004938F3"/>
    <w:rsid w:val="00493B41"/>
    <w:rsid w:val="00493F7A"/>
    <w:rsid w:val="00494C02"/>
    <w:rsid w:val="00494F3E"/>
    <w:rsid w:val="00495969"/>
    <w:rsid w:val="00495C21"/>
    <w:rsid w:val="0049621B"/>
    <w:rsid w:val="004964E4"/>
    <w:rsid w:val="00496764"/>
    <w:rsid w:val="00497C62"/>
    <w:rsid w:val="00497FEE"/>
    <w:rsid w:val="004A0009"/>
    <w:rsid w:val="004A0773"/>
    <w:rsid w:val="004A0D89"/>
    <w:rsid w:val="004A0DF0"/>
    <w:rsid w:val="004A0EDB"/>
    <w:rsid w:val="004A11E2"/>
    <w:rsid w:val="004A16F9"/>
    <w:rsid w:val="004A2028"/>
    <w:rsid w:val="004A2B91"/>
    <w:rsid w:val="004A2D5D"/>
    <w:rsid w:val="004A37F4"/>
    <w:rsid w:val="004A38C6"/>
    <w:rsid w:val="004A3FB4"/>
    <w:rsid w:val="004A458C"/>
    <w:rsid w:val="004A4DDB"/>
    <w:rsid w:val="004A546D"/>
    <w:rsid w:val="004A5627"/>
    <w:rsid w:val="004A60E2"/>
    <w:rsid w:val="004A6778"/>
    <w:rsid w:val="004A684C"/>
    <w:rsid w:val="004A6A25"/>
    <w:rsid w:val="004A6A96"/>
    <w:rsid w:val="004A6E30"/>
    <w:rsid w:val="004A723F"/>
    <w:rsid w:val="004A7297"/>
    <w:rsid w:val="004A77A3"/>
    <w:rsid w:val="004A7A3C"/>
    <w:rsid w:val="004B0473"/>
    <w:rsid w:val="004B0897"/>
    <w:rsid w:val="004B0B5A"/>
    <w:rsid w:val="004B0B5F"/>
    <w:rsid w:val="004B107A"/>
    <w:rsid w:val="004B122F"/>
    <w:rsid w:val="004B24D1"/>
    <w:rsid w:val="004B256C"/>
    <w:rsid w:val="004B322C"/>
    <w:rsid w:val="004B34AB"/>
    <w:rsid w:val="004B371D"/>
    <w:rsid w:val="004B373D"/>
    <w:rsid w:val="004B37C8"/>
    <w:rsid w:val="004B37CD"/>
    <w:rsid w:val="004B4681"/>
    <w:rsid w:val="004B4950"/>
    <w:rsid w:val="004B4970"/>
    <w:rsid w:val="004B4A8A"/>
    <w:rsid w:val="004B51B5"/>
    <w:rsid w:val="004B52DB"/>
    <w:rsid w:val="004B5528"/>
    <w:rsid w:val="004B5888"/>
    <w:rsid w:val="004B5D4C"/>
    <w:rsid w:val="004B6035"/>
    <w:rsid w:val="004B6068"/>
    <w:rsid w:val="004B66CB"/>
    <w:rsid w:val="004B7DB5"/>
    <w:rsid w:val="004C0265"/>
    <w:rsid w:val="004C03B1"/>
    <w:rsid w:val="004C1F1A"/>
    <w:rsid w:val="004C2309"/>
    <w:rsid w:val="004C2774"/>
    <w:rsid w:val="004C27D2"/>
    <w:rsid w:val="004C2862"/>
    <w:rsid w:val="004C3215"/>
    <w:rsid w:val="004C33B1"/>
    <w:rsid w:val="004C36DD"/>
    <w:rsid w:val="004C473F"/>
    <w:rsid w:val="004C6048"/>
    <w:rsid w:val="004C61FC"/>
    <w:rsid w:val="004C6457"/>
    <w:rsid w:val="004C64BD"/>
    <w:rsid w:val="004C664C"/>
    <w:rsid w:val="004C6989"/>
    <w:rsid w:val="004C74BD"/>
    <w:rsid w:val="004C76A1"/>
    <w:rsid w:val="004C7966"/>
    <w:rsid w:val="004C79B9"/>
    <w:rsid w:val="004C7BA9"/>
    <w:rsid w:val="004C7FC6"/>
    <w:rsid w:val="004D052D"/>
    <w:rsid w:val="004D0C2E"/>
    <w:rsid w:val="004D101F"/>
    <w:rsid w:val="004D11BD"/>
    <w:rsid w:val="004D12DF"/>
    <w:rsid w:val="004D1958"/>
    <w:rsid w:val="004D207C"/>
    <w:rsid w:val="004D2F7E"/>
    <w:rsid w:val="004D3D07"/>
    <w:rsid w:val="004D3DA8"/>
    <w:rsid w:val="004D433C"/>
    <w:rsid w:val="004D49A0"/>
    <w:rsid w:val="004D4A76"/>
    <w:rsid w:val="004D5538"/>
    <w:rsid w:val="004D5ACB"/>
    <w:rsid w:val="004D5F47"/>
    <w:rsid w:val="004D6F35"/>
    <w:rsid w:val="004D738E"/>
    <w:rsid w:val="004D7390"/>
    <w:rsid w:val="004D7C04"/>
    <w:rsid w:val="004D7DD4"/>
    <w:rsid w:val="004E167F"/>
    <w:rsid w:val="004E2B01"/>
    <w:rsid w:val="004E3E9D"/>
    <w:rsid w:val="004E43A1"/>
    <w:rsid w:val="004E49D0"/>
    <w:rsid w:val="004E526F"/>
    <w:rsid w:val="004E5712"/>
    <w:rsid w:val="004E6249"/>
    <w:rsid w:val="004E64E4"/>
    <w:rsid w:val="004F1139"/>
    <w:rsid w:val="004F1C0F"/>
    <w:rsid w:val="004F25E6"/>
    <w:rsid w:val="004F2EEB"/>
    <w:rsid w:val="004F311E"/>
    <w:rsid w:val="004F34AD"/>
    <w:rsid w:val="004F3F6C"/>
    <w:rsid w:val="004F4903"/>
    <w:rsid w:val="004F4D66"/>
    <w:rsid w:val="004F5220"/>
    <w:rsid w:val="004F5A93"/>
    <w:rsid w:val="004F5AA0"/>
    <w:rsid w:val="004F5CEC"/>
    <w:rsid w:val="004F5F26"/>
    <w:rsid w:val="004F6710"/>
    <w:rsid w:val="004F683D"/>
    <w:rsid w:val="004F6B3D"/>
    <w:rsid w:val="004F72C1"/>
    <w:rsid w:val="004F7700"/>
    <w:rsid w:val="00500015"/>
    <w:rsid w:val="0050070A"/>
    <w:rsid w:val="00500937"/>
    <w:rsid w:val="00500B1A"/>
    <w:rsid w:val="00500E6F"/>
    <w:rsid w:val="00501506"/>
    <w:rsid w:val="005018AC"/>
    <w:rsid w:val="00501E63"/>
    <w:rsid w:val="00502BA4"/>
    <w:rsid w:val="00503266"/>
    <w:rsid w:val="00503402"/>
    <w:rsid w:val="00503B00"/>
    <w:rsid w:val="00503DF9"/>
    <w:rsid w:val="0050467D"/>
    <w:rsid w:val="005049C8"/>
    <w:rsid w:val="005053FA"/>
    <w:rsid w:val="0050546D"/>
    <w:rsid w:val="00505B08"/>
    <w:rsid w:val="00505BA5"/>
    <w:rsid w:val="00506010"/>
    <w:rsid w:val="00506088"/>
    <w:rsid w:val="0050684C"/>
    <w:rsid w:val="005077F0"/>
    <w:rsid w:val="00507C4E"/>
    <w:rsid w:val="00507E47"/>
    <w:rsid w:val="005105EA"/>
    <w:rsid w:val="0051115F"/>
    <w:rsid w:val="005115EF"/>
    <w:rsid w:val="00511A81"/>
    <w:rsid w:val="00511D63"/>
    <w:rsid w:val="005120ED"/>
    <w:rsid w:val="005125E8"/>
    <w:rsid w:val="005126BF"/>
    <w:rsid w:val="00513364"/>
    <w:rsid w:val="005141FE"/>
    <w:rsid w:val="00514F58"/>
    <w:rsid w:val="00515C8C"/>
    <w:rsid w:val="00516129"/>
    <w:rsid w:val="005163EE"/>
    <w:rsid w:val="00516473"/>
    <w:rsid w:val="00516757"/>
    <w:rsid w:val="00517696"/>
    <w:rsid w:val="00520049"/>
    <w:rsid w:val="00521F04"/>
    <w:rsid w:val="0052291C"/>
    <w:rsid w:val="005229E3"/>
    <w:rsid w:val="00522DED"/>
    <w:rsid w:val="005237A5"/>
    <w:rsid w:val="0052387E"/>
    <w:rsid w:val="00523B39"/>
    <w:rsid w:val="005243DB"/>
    <w:rsid w:val="00524419"/>
    <w:rsid w:val="005247C6"/>
    <w:rsid w:val="0052480F"/>
    <w:rsid w:val="00524B82"/>
    <w:rsid w:val="00524CB1"/>
    <w:rsid w:val="00524D47"/>
    <w:rsid w:val="00525281"/>
    <w:rsid w:val="00525EE5"/>
    <w:rsid w:val="005261FA"/>
    <w:rsid w:val="005262B2"/>
    <w:rsid w:val="0052640D"/>
    <w:rsid w:val="00527E5E"/>
    <w:rsid w:val="00530703"/>
    <w:rsid w:val="00530816"/>
    <w:rsid w:val="005319D6"/>
    <w:rsid w:val="00531DC0"/>
    <w:rsid w:val="00532D5B"/>
    <w:rsid w:val="00532F88"/>
    <w:rsid w:val="00533EB4"/>
    <w:rsid w:val="00534A31"/>
    <w:rsid w:val="005356D7"/>
    <w:rsid w:val="005356FB"/>
    <w:rsid w:val="00535A1E"/>
    <w:rsid w:val="00535D90"/>
    <w:rsid w:val="005360BF"/>
    <w:rsid w:val="00536C2D"/>
    <w:rsid w:val="00537295"/>
    <w:rsid w:val="0053756E"/>
    <w:rsid w:val="005377AA"/>
    <w:rsid w:val="00537EE5"/>
    <w:rsid w:val="00540064"/>
    <w:rsid w:val="005402B7"/>
    <w:rsid w:val="005407FC"/>
    <w:rsid w:val="00541384"/>
    <w:rsid w:val="005416EC"/>
    <w:rsid w:val="00541707"/>
    <w:rsid w:val="00541FE8"/>
    <w:rsid w:val="00542C94"/>
    <w:rsid w:val="0054320C"/>
    <w:rsid w:val="00543395"/>
    <w:rsid w:val="00543609"/>
    <w:rsid w:val="00543622"/>
    <w:rsid w:val="005439E7"/>
    <w:rsid w:val="00544DEE"/>
    <w:rsid w:val="00545274"/>
    <w:rsid w:val="005455E7"/>
    <w:rsid w:val="00545812"/>
    <w:rsid w:val="0054598B"/>
    <w:rsid w:val="00545AB4"/>
    <w:rsid w:val="00545F4E"/>
    <w:rsid w:val="00546379"/>
    <w:rsid w:val="005465E2"/>
    <w:rsid w:val="00546E20"/>
    <w:rsid w:val="0054742E"/>
    <w:rsid w:val="00547523"/>
    <w:rsid w:val="005475E4"/>
    <w:rsid w:val="0054768A"/>
    <w:rsid w:val="00547894"/>
    <w:rsid w:val="005478B8"/>
    <w:rsid w:val="00547956"/>
    <w:rsid w:val="00550ECD"/>
    <w:rsid w:val="005518FF"/>
    <w:rsid w:val="00551BDB"/>
    <w:rsid w:val="00551F74"/>
    <w:rsid w:val="0055269A"/>
    <w:rsid w:val="0055284C"/>
    <w:rsid w:val="00552B65"/>
    <w:rsid w:val="0055306F"/>
    <w:rsid w:val="005530DE"/>
    <w:rsid w:val="0055319A"/>
    <w:rsid w:val="00554592"/>
    <w:rsid w:val="00554F25"/>
    <w:rsid w:val="00554F75"/>
    <w:rsid w:val="005551F3"/>
    <w:rsid w:val="005553DA"/>
    <w:rsid w:val="00555737"/>
    <w:rsid w:val="00556D36"/>
    <w:rsid w:val="00556E71"/>
    <w:rsid w:val="00557023"/>
    <w:rsid w:val="0056018F"/>
    <w:rsid w:val="00562078"/>
    <w:rsid w:val="00563619"/>
    <w:rsid w:val="00564322"/>
    <w:rsid w:val="005644D5"/>
    <w:rsid w:val="00564546"/>
    <w:rsid w:val="005646D2"/>
    <w:rsid w:val="0056472C"/>
    <w:rsid w:val="00564E90"/>
    <w:rsid w:val="00565736"/>
    <w:rsid w:val="00566184"/>
    <w:rsid w:val="00566B32"/>
    <w:rsid w:val="00566FB2"/>
    <w:rsid w:val="00567430"/>
    <w:rsid w:val="005675A1"/>
    <w:rsid w:val="00567876"/>
    <w:rsid w:val="00567D91"/>
    <w:rsid w:val="00570302"/>
    <w:rsid w:val="00570EA6"/>
    <w:rsid w:val="005710A1"/>
    <w:rsid w:val="00571337"/>
    <w:rsid w:val="005714B6"/>
    <w:rsid w:val="0057196F"/>
    <w:rsid w:val="00571DFD"/>
    <w:rsid w:val="00572146"/>
    <w:rsid w:val="00573052"/>
    <w:rsid w:val="00574405"/>
    <w:rsid w:val="00574863"/>
    <w:rsid w:val="00574C98"/>
    <w:rsid w:val="005764DD"/>
    <w:rsid w:val="00576618"/>
    <w:rsid w:val="0057661E"/>
    <w:rsid w:val="00576A42"/>
    <w:rsid w:val="00577839"/>
    <w:rsid w:val="00577C0A"/>
    <w:rsid w:val="00577D1D"/>
    <w:rsid w:val="00577F91"/>
    <w:rsid w:val="00580352"/>
    <w:rsid w:val="00580517"/>
    <w:rsid w:val="00580536"/>
    <w:rsid w:val="005812A5"/>
    <w:rsid w:val="0058270C"/>
    <w:rsid w:val="00582E40"/>
    <w:rsid w:val="005834A1"/>
    <w:rsid w:val="0058358A"/>
    <w:rsid w:val="00583803"/>
    <w:rsid w:val="00583EAE"/>
    <w:rsid w:val="0058470D"/>
    <w:rsid w:val="00585CA6"/>
    <w:rsid w:val="00585F84"/>
    <w:rsid w:val="005862FF"/>
    <w:rsid w:val="005873D5"/>
    <w:rsid w:val="00587A2F"/>
    <w:rsid w:val="00587E92"/>
    <w:rsid w:val="00590B2D"/>
    <w:rsid w:val="00590FCE"/>
    <w:rsid w:val="005916A2"/>
    <w:rsid w:val="00591854"/>
    <w:rsid w:val="00592395"/>
    <w:rsid w:val="00593375"/>
    <w:rsid w:val="00593414"/>
    <w:rsid w:val="00594414"/>
    <w:rsid w:val="0059452D"/>
    <w:rsid w:val="00595564"/>
    <w:rsid w:val="00595D33"/>
    <w:rsid w:val="00595F11"/>
    <w:rsid w:val="00596660"/>
    <w:rsid w:val="00596820"/>
    <w:rsid w:val="00596EAF"/>
    <w:rsid w:val="005973DE"/>
    <w:rsid w:val="00597996"/>
    <w:rsid w:val="00597E9C"/>
    <w:rsid w:val="005A0387"/>
    <w:rsid w:val="005A1337"/>
    <w:rsid w:val="005A1637"/>
    <w:rsid w:val="005A1993"/>
    <w:rsid w:val="005A1C57"/>
    <w:rsid w:val="005A2055"/>
    <w:rsid w:val="005A22CE"/>
    <w:rsid w:val="005A2A69"/>
    <w:rsid w:val="005A30BF"/>
    <w:rsid w:val="005A5227"/>
    <w:rsid w:val="005A5928"/>
    <w:rsid w:val="005A5A13"/>
    <w:rsid w:val="005A5D10"/>
    <w:rsid w:val="005A6108"/>
    <w:rsid w:val="005A63E9"/>
    <w:rsid w:val="005A6925"/>
    <w:rsid w:val="005A6A92"/>
    <w:rsid w:val="005A6AD3"/>
    <w:rsid w:val="005A6BAA"/>
    <w:rsid w:val="005A7563"/>
    <w:rsid w:val="005A7C29"/>
    <w:rsid w:val="005A7D99"/>
    <w:rsid w:val="005B0033"/>
    <w:rsid w:val="005B14FD"/>
    <w:rsid w:val="005B17F4"/>
    <w:rsid w:val="005B2A57"/>
    <w:rsid w:val="005B2BA7"/>
    <w:rsid w:val="005B2E0A"/>
    <w:rsid w:val="005B350C"/>
    <w:rsid w:val="005B4107"/>
    <w:rsid w:val="005B4B8E"/>
    <w:rsid w:val="005B513C"/>
    <w:rsid w:val="005B54D4"/>
    <w:rsid w:val="005B6169"/>
    <w:rsid w:val="005B63DF"/>
    <w:rsid w:val="005B6736"/>
    <w:rsid w:val="005B6A57"/>
    <w:rsid w:val="005B79A7"/>
    <w:rsid w:val="005B7DE3"/>
    <w:rsid w:val="005C0510"/>
    <w:rsid w:val="005C0936"/>
    <w:rsid w:val="005C0A4F"/>
    <w:rsid w:val="005C0C33"/>
    <w:rsid w:val="005C1331"/>
    <w:rsid w:val="005C1735"/>
    <w:rsid w:val="005C18B2"/>
    <w:rsid w:val="005C2667"/>
    <w:rsid w:val="005C2F3E"/>
    <w:rsid w:val="005C3578"/>
    <w:rsid w:val="005C369A"/>
    <w:rsid w:val="005C374E"/>
    <w:rsid w:val="005C3B8B"/>
    <w:rsid w:val="005C3BD7"/>
    <w:rsid w:val="005C3DF2"/>
    <w:rsid w:val="005C3E55"/>
    <w:rsid w:val="005C4AC4"/>
    <w:rsid w:val="005C4CB2"/>
    <w:rsid w:val="005C4F2A"/>
    <w:rsid w:val="005C55D5"/>
    <w:rsid w:val="005C56FF"/>
    <w:rsid w:val="005C5D30"/>
    <w:rsid w:val="005C6CBD"/>
    <w:rsid w:val="005C7145"/>
    <w:rsid w:val="005C7186"/>
    <w:rsid w:val="005D00C3"/>
    <w:rsid w:val="005D03CC"/>
    <w:rsid w:val="005D0709"/>
    <w:rsid w:val="005D097C"/>
    <w:rsid w:val="005D0B73"/>
    <w:rsid w:val="005D19EE"/>
    <w:rsid w:val="005D19F5"/>
    <w:rsid w:val="005D1EFA"/>
    <w:rsid w:val="005D1F88"/>
    <w:rsid w:val="005D233D"/>
    <w:rsid w:val="005D2559"/>
    <w:rsid w:val="005D2AC7"/>
    <w:rsid w:val="005D30D4"/>
    <w:rsid w:val="005D3C34"/>
    <w:rsid w:val="005D4027"/>
    <w:rsid w:val="005D4936"/>
    <w:rsid w:val="005D505E"/>
    <w:rsid w:val="005D55F9"/>
    <w:rsid w:val="005D6171"/>
    <w:rsid w:val="005D6198"/>
    <w:rsid w:val="005D63BD"/>
    <w:rsid w:val="005D64DF"/>
    <w:rsid w:val="005D666E"/>
    <w:rsid w:val="005D70A6"/>
    <w:rsid w:val="005D7126"/>
    <w:rsid w:val="005D7282"/>
    <w:rsid w:val="005D7355"/>
    <w:rsid w:val="005D7A79"/>
    <w:rsid w:val="005E0077"/>
    <w:rsid w:val="005E00FD"/>
    <w:rsid w:val="005E0B3E"/>
    <w:rsid w:val="005E1150"/>
    <w:rsid w:val="005E13B3"/>
    <w:rsid w:val="005E13E0"/>
    <w:rsid w:val="005E1B49"/>
    <w:rsid w:val="005E233D"/>
    <w:rsid w:val="005E24A9"/>
    <w:rsid w:val="005E2ED5"/>
    <w:rsid w:val="005E2F4B"/>
    <w:rsid w:val="005E32FD"/>
    <w:rsid w:val="005E3DFC"/>
    <w:rsid w:val="005E446E"/>
    <w:rsid w:val="005E4961"/>
    <w:rsid w:val="005E54A7"/>
    <w:rsid w:val="005E5E37"/>
    <w:rsid w:val="005E61CE"/>
    <w:rsid w:val="005E667D"/>
    <w:rsid w:val="005E719E"/>
    <w:rsid w:val="005F0BC9"/>
    <w:rsid w:val="005F1268"/>
    <w:rsid w:val="005F1453"/>
    <w:rsid w:val="005F2ADC"/>
    <w:rsid w:val="005F2CD0"/>
    <w:rsid w:val="005F2F8F"/>
    <w:rsid w:val="005F50F7"/>
    <w:rsid w:val="005F6C9D"/>
    <w:rsid w:val="005F7270"/>
    <w:rsid w:val="005F7353"/>
    <w:rsid w:val="005F7D91"/>
    <w:rsid w:val="00600095"/>
    <w:rsid w:val="006006CF"/>
    <w:rsid w:val="006011AA"/>
    <w:rsid w:val="00601439"/>
    <w:rsid w:val="0060188D"/>
    <w:rsid w:val="006018D1"/>
    <w:rsid w:val="00602401"/>
    <w:rsid w:val="006024ED"/>
    <w:rsid w:val="00602C27"/>
    <w:rsid w:val="0060315B"/>
    <w:rsid w:val="0060561E"/>
    <w:rsid w:val="0060565A"/>
    <w:rsid w:val="00605706"/>
    <w:rsid w:val="006057A9"/>
    <w:rsid w:val="00605A62"/>
    <w:rsid w:val="006066BF"/>
    <w:rsid w:val="00606E31"/>
    <w:rsid w:val="00607A68"/>
    <w:rsid w:val="0061010F"/>
    <w:rsid w:val="0061079E"/>
    <w:rsid w:val="00610B8D"/>
    <w:rsid w:val="00611394"/>
    <w:rsid w:val="0061156E"/>
    <w:rsid w:val="006115CE"/>
    <w:rsid w:val="00611693"/>
    <w:rsid w:val="0061176B"/>
    <w:rsid w:val="006117BD"/>
    <w:rsid w:val="006118EF"/>
    <w:rsid w:val="00611AE1"/>
    <w:rsid w:val="0061297A"/>
    <w:rsid w:val="00612ABF"/>
    <w:rsid w:val="0061457C"/>
    <w:rsid w:val="006147F4"/>
    <w:rsid w:val="00614ACE"/>
    <w:rsid w:val="00614BBB"/>
    <w:rsid w:val="00615202"/>
    <w:rsid w:val="006169F3"/>
    <w:rsid w:val="00616D59"/>
    <w:rsid w:val="00616E70"/>
    <w:rsid w:val="00617044"/>
    <w:rsid w:val="00620BCE"/>
    <w:rsid w:val="00620DC4"/>
    <w:rsid w:val="006215E2"/>
    <w:rsid w:val="00621B42"/>
    <w:rsid w:val="006223A9"/>
    <w:rsid w:val="006225AD"/>
    <w:rsid w:val="006226EB"/>
    <w:rsid w:val="00622B6A"/>
    <w:rsid w:val="00622B90"/>
    <w:rsid w:val="0062309C"/>
    <w:rsid w:val="00623584"/>
    <w:rsid w:val="00623AA5"/>
    <w:rsid w:val="00623D27"/>
    <w:rsid w:val="006252D7"/>
    <w:rsid w:val="00625DA1"/>
    <w:rsid w:val="006266A4"/>
    <w:rsid w:val="00626AEA"/>
    <w:rsid w:val="00626EF0"/>
    <w:rsid w:val="00626F6E"/>
    <w:rsid w:val="00630E13"/>
    <w:rsid w:val="00631047"/>
    <w:rsid w:val="00631284"/>
    <w:rsid w:val="006312DF"/>
    <w:rsid w:val="00631C30"/>
    <w:rsid w:val="00632D16"/>
    <w:rsid w:val="00633402"/>
    <w:rsid w:val="00633CD8"/>
    <w:rsid w:val="0063518B"/>
    <w:rsid w:val="00635618"/>
    <w:rsid w:val="00635943"/>
    <w:rsid w:val="00635C42"/>
    <w:rsid w:val="006400C5"/>
    <w:rsid w:val="006402D9"/>
    <w:rsid w:val="00640608"/>
    <w:rsid w:val="00640BE2"/>
    <w:rsid w:val="00641021"/>
    <w:rsid w:val="00641A3C"/>
    <w:rsid w:val="00641A49"/>
    <w:rsid w:val="006421CE"/>
    <w:rsid w:val="006423B3"/>
    <w:rsid w:val="0064269C"/>
    <w:rsid w:val="00642C18"/>
    <w:rsid w:val="0064315D"/>
    <w:rsid w:val="00643631"/>
    <w:rsid w:val="00643FC5"/>
    <w:rsid w:val="00644311"/>
    <w:rsid w:val="00644444"/>
    <w:rsid w:val="0064461D"/>
    <w:rsid w:val="006446E4"/>
    <w:rsid w:val="0064498E"/>
    <w:rsid w:val="0064539E"/>
    <w:rsid w:val="006457CC"/>
    <w:rsid w:val="00645A65"/>
    <w:rsid w:val="006462D0"/>
    <w:rsid w:val="0064745A"/>
    <w:rsid w:val="00650384"/>
    <w:rsid w:val="00650427"/>
    <w:rsid w:val="00650BD6"/>
    <w:rsid w:val="00650D2D"/>
    <w:rsid w:val="006523E0"/>
    <w:rsid w:val="0065244F"/>
    <w:rsid w:val="0065262D"/>
    <w:rsid w:val="0065286B"/>
    <w:rsid w:val="00652B7B"/>
    <w:rsid w:val="00652C33"/>
    <w:rsid w:val="0065355B"/>
    <w:rsid w:val="006536AC"/>
    <w:rsid w:val="0065492F"/>
    <w:rsid w:val="00654B11"/>
    <w:rsid w:val="00654CB7"/>
    <w:rsid w:val="00655054"/>
    <w:rsid w:val="00655104"/>
    <w:rsid w:val="00655327"/>
    <w:rsid w:val="006560AE"/>
    <w:rsid w:val="0065733F"/>
    <w:rsid w:val="006574DA"/>
    <w:rsid w:val="00660F83"/>
    <w:rsid w:val="00661355"/>
    <w:rsid w:val="00661889"/>
    <w:rsid w:val="00661F59"/>
    <w:rsid w:val="006620C9"/>
    <w:rsid w:val="00662807"/>
    <w:rsid w:val="006632D9"/>
    <w:rsid w:val="00663503"/>
    <w:rsid w:val="0066350B"/>
    <w:rsid w:val="006640A0"/>
    <w:rsid w:val="0066446A"/>
    <w:rsid w:val="006656E3"/>
    <w:rsid w:val="00665B63"/>
    <w:rsid w:val="00665E31"/>
    <w:rsid w:val="00666171"/>
    <w:rsid w:val="00666676"/>
    <w:rsid w:val="00666884"/>
    <w:rsid w:val="00666CDF"/>
    <w:rsid w:val="00666EB5"/>
    <w:rsid w:val="006670DC"/>
    <w:rsid w:val="00670475"/>
    <w:rsid w:val="00670E4E"/>
    <w:rsid w:val="0067194E"/>
    <w:rsid w:val="00671CBC"/>
    <w:rsid w:val="00672124"/>
    <w:rsid w:val="0067263F"/>
    <w:rsid w:val="006733F8"/>
    <w:rsid w:val="0067391F"/>
    <w:rsid w:val="006742AE"/>
    <w:rsid w:val="0067448F"/>
    <w:rsid w:val="00674780"/>
    <w:rsid w:val="00675479"/>
    <w:rsid w:val="006758DF"/>
    <w:rsid w:val="006759B3"/>
    <w:rsid w:val="00675CAA"/>
    <w:rsid w:val="006763AD"/>
    <w:rsid w:val="006767A2"/>
    <w:rsid w:val="006768CE"/>
    <w:rsid w:val="00676F3D"/>
    <w:rsid w:val="00677A36"/>
    <w:rsid w:val="006806F5"/>
    <w:rsid w:val="006807F3"/>
    <w:rsid w:val="00680AE1"/>
    <w:rsid w:val="00681E5C"/>
    <w:rsid w:val="006821A4"/>
    <w:rsid w:val="006821CA"/>
    <w:rsid w:val="00682FB3"/>
    <w:rsid w:val="006838A7"/>
    <w:rsid w:val="00683985"/>
    <w:rsid w:val="006843BD"/>
    <w:rsid w:val="006844FC"/>
    <w:rsid w:val="006846A7"/>
    <w:rsid w:val="00684FB8"/>
    <w:rsid w:val="006858DC"/>
    <w:rsid w:val="00686ACF"/>
    <w:rsid w:val="00687937"/>
    <w:rsid w:val="006906A9"/>
    <w:rsid w:val="00690ADF"/>
    <w:rsid w:val="00690E17"/>
    <w:rsid w:val="00691434"/>
    <w:rsid w:val="006914D7"/>
    <w:rsid w:val="00691A6D"/>
    <w:rsid w:val="0069200F"/>
    <w:rsid w:val="0069292B"/>
    <w:rsid w:val="0069320A"/>
    <w:rsid w:val="00693719"/>
    <w:rsid w:val="00694EEC"/>
    <w:rsid w:val="0069569D"/>
    <w:rsid w:val="006956FD"/>
    <w:rsid w:val="00695B5B"/>
    <w:rsid w:val="00696671"/>
    <w:rsid w:val="00696FD5"/>
    <w:rsid w:val="00697A3A"/>
    <w:rsid w:val="006A0086"/>
    <w:rsid w:val="006A00AE"/>
    <w:rsid w:val="006A0912"/>
    <w:rsid w:val="006A0B77"/>
    <w:rsid w:val="006A0E0D"/>
    <w:rsid w:val="006A0E84"/>
    <w:rsid w:val="006A105F"/>
    <w:rsid w:val="006A15D0"/>
    <w:rsid w:val="006A1644"/>
    <w:rsid w:val="006A1D58"/>
    <w:rsid w:val="006A2181"/>
    <w:rsid w:val="006A2798"/>
    <w:rsid w:val="006A2DCB"/>
    <w:rsid w:val="006A38FE"/>
    <w:rsid w:val="006A3926"/>
    <w:rsid w:val="006A3A9D"/>
    <w:rsid w:val="006A3F53"/>
    <w:rsid w:val="006A4175"/>
    <w:rsid w:val="006A42DC"/>
    <w:rsid w:val="006A42F1"/>
    <w:rsid w:val="006A44B4"/>
    <w:rsid w:val="006A4937"/>
    <w:rsid w:val="006A4B86"/>
    <w:rsid w:val="006A5284"/>
    <w:rsid w:val="006A5C68"/>
    <w:rsid w:val="006A5E28"/>
    <w:rsid w:val="006A677A"/>
    <w:rsid w:val="006A74A5"/>
    <w:rsid w:val="006A7670"/>
    <w:rsid w:val="006A7FC4"/>
    <w:rsid w:val="006B0525"/>
    <w:rsid w:val="006B0992"/>
    <w:rsid w:val="006B0C1F"/>
    <w:rsid w:val="006B18C4"/>
    <w:rsid w:val="006B1CB7"/>
    <w:rsid w:val="006B2578"/>
    <w:rsid w:val="006B2984"/>
    <w:rsid w:val="006B2DB5"/>
    <w:rsid w:val="006B32A0"/>
    <w:rsid w:val="006B4277"/>
    <w:rsid w:val="006B43F1"/>
    <w:rsid w:val="006B4406"/>
    <w:rsid w:val="006B44D8"/>
    <w:rsid w:val="006B45EF"/>
    <w:rsid w:val="006B4F6B"/>
    <w:rsid w:val="006B594E"/>
    <w:rsid w:val="006B674D"/>
    <w:rsid w:val="006B6B1F"/>
    <w:rsid w:val="006B6BAE"/>
    <w:rsid w:val="006B7655"/>
    <w:rsid w:val="006B781E"/>
    <w:rsid w:val="006B7A5A"/>
    <w:rsid w:val="006B7B37"/>
    <w:rsid w:val="006C0D44"/>
    <w:rsid w:val="006C1163"/>
    <w:rsid w:val="006C195A"/>
    <w:rsid w:val="006C1F7A"/>
    <w:rsid w:val="006C225A"/>
    <w:rsid w:val="006C283B"/>
    <w:rsid w:val="006C2E86"/>
    <w:rsid w:val="006C2FE3"/>
    <w:rsid w:val="006C380A"/>
    <w:rsid w:val="006C41F7"/>
    <w:rsid w:val="006C4C5A"/>
    <w:rsid w:val="006C5A26"/>
    <w:rsid w:val="006C5AC5"/>
    <w:rsid w:val="006C6C36"/>
    <w:rsid w:val="006C7241"/>
    <w:rsid w:val="006C72D6"/>
    <w:rsid w:val="006C7391"/>
    <w:rsid w:val="006C7427"/>
    <w:rsid w:val="006C748F"/>
    <w:rsid w:val="006C74D8"/>
    <w:rsid w:val="006C7A4B"/>
    <w:rsid w:val="006D020D"/>
    <w:rsid w:val="006D04F8"/>
    <w:rsid w:val="006D06C3"/>
    <w:rsid w:val="006D081E"/>
    <w:rsid w:val="006D0CA2"/>
    <w:rsid w:val="006D0CB4"/>
    <w:rsid w:val="006D0E17"/>
    <w:rsid w:val="006D1D85"/>
    <w:rsid w:val="006D2498"/>
    <w:rsid w:val="006D272C"/>
    <w:rsid w:val="006D39ED"/>
    <w:rsid w:val="006D3DDC"/>
    <w:rsid w:val="006D442D"/>
    <w:rsid w:val="006D449E"/>
    <w:rsid w:val="006D4B44"/>
    <w:rsid w:val="006D4B85"/>
    <w:rsid w:val="006D6F5B"/>
    <w:rsid w:val="006E04C6"/>
    <w:rsid w:val="006E0FA5"/>
    <w:rsid w:val="006E1779"/>
    <w:rsid w:val="006E1849"/>
    <w:rsid w:val="006E1A78"/>
    <w:rsid w:val="006E2028"/>
    <w:rsid w:val="006E2EF2"/>
    <w:rsid w:val="006E33CE"/>
    <w:rsid w:val="006E38DD"/>
    <w:rsid w:val="006E3A5E"/>
    <w:rsid w:val="006E3C0C"/>
    <w:rsid w:val="006E3D7C"/>
    <w:rsid w:val="006E3D94"/>
    <w:rsid w:val="006E4538"/>
    <w:rsid w:val="006E46F6"/>
    <w:rsid w:val="006E47EE"/>
    <w:rsid w:val="006E4B0C"/>
    <w:rsid w:val="006E4CCF"/>
    <w:rsid w:val="006E5307"/>
    <w:rsid w:val="006E5446"/>
    <w:rsid w:val="006E5501"/>
    <w:rsid w:val="006E5AFC"/>
    <w:rsid w:val="006E68F9"/>
    <w:rsid w:val="006E7427"/>
    <w:rsid w:val="006E762B"/>
    <w:rsid w:val="006F0175"/>
    <w:rsid w:val="006F115B"/>
    <w:rsid w:val="006F1865"/>
    <w:rsid w:val="006F1FDD"/>
    <w:rsid w:val="006F278F"/>
    <w:rsid w:val="006F2BE3"/>
    <w:rsid w:val="006F4084"/>
    <w:rsid w:val="006F4470"/>
    <w:rsid w:val="006F4621"/>
    <w:rsid w:val="006F46FF"/>
    <w:rsid w:val="006F51EA"/>
    <w:rsid w:val="006F5513"/>
    <w:rsid w:val="006F5815"/>
    <w:rsid w:val="006F5E5A"/>
    <w:rsid w:val="006F603E"/>
    <w:rsid w:val="006F6739"/>
    <w:rsid w:val="006F67C4"/>
    <w:rsid w:val="006F7D08"/>
    <w:rsid w:val="006F7D5A"/>
    <w:rsid w:val="0070049B"/>
    <w:rsid w:val="0070110D"/>
    <w:rsid w:val="007011E6"/>
    <w:rsid w:val="00701574"/>
    <w:rsid w:val="00701968"/>
    <w:rsid w:val="00702101"/>
    <w:rsid w:val="00702247"/>
    <w:rsid w:val="00702E33"/>
    <w:rsid w:val="00704CA2"/>
    <w:rsid w:val="00704E34"/>
    <w:rsid w:val="00705182"/>
    <w:rsid w:val="0070579D"/>
    <w:rsid w:val="00705874"/>
    <w:rsid w:val="00705931"/>
    <w:rsid w:val="007065BD"/>
    <w:rsid w:val="00706A90"/>
    <w:rsid w:val="00706FBE"/>
    <w:rsid w:val="00707582"/>
    <w:rsid w:val="00707AFF"/>
    <w:rsid w:val="0071010D"/>
    <w:rsid w:val="007104DD"/>
    <w:rsid w:val="007116D8"/>
    <w:rsid w:val="00711881"/>
    <w:rsid w:val="0071194A"/>
    <w:rsid w:val="00711B95"/>
    <w:rsid w:val="00712778"/>
    <w:rsid w:val="00712879"/>
    <w:rsid w:val="00712D49"/>
    <w:rsid w:val="00712F35"/>
    <w:rsid w:val="00712F58"/>
    <w:rsid w:val="00713AC1"/>
    <w:rsid w:val="007153B6"/>
    <w:rsid w:val="00715555"/>
    <w:rsid w:val="00715DB2"/>
    <w:rsid w:val="0071610D"/>
    <w:rsid w:val="0071620D"/>
    <w:rsid w:val="007163D0"/>
    <w:rsid w:val="0071659F"/>
    <w:rsid w:val="007165F4"/>
    <w:rsid w:val="00716ABE"/>
    <w:rsid w:val="00717308"/>
    <w:rsid w:val="00717413"/>
    <w:rsid w:val="00717F79"/>
    <w:rsid w:val="007207D4"/>
    <w:rsid w:val="007217E3"/>
    <w:rsid w:val="00721FD7"/>
    <w:rsid w:val="0072257E"/>
    <w:rsid w:val="00722919"/>
    <w:rsid w:val="0072327F"/>
    <w:rsid w:val="0072393F"/>
    <w:rsid w:val="00723BF3"/>
    <w:rsid w:val="00724439"/>
    <w:rsid w:val="0072456F"/>
    <w:rsid w:val="00724B86"/>
    <w:rsid w:val="00724D4A"/>
    <w:rsid w:val="00724E37"/>
    <w:rsid w:val="00725526"/>
    <w:rsid w:val="007262FD"/>
    <w:rsid w:val="00726A2B"/>
    <w:rsid w:val="00726D04"/>
    <w:rsid w:val="00727387"/>
    <w:rsid w:val="0072764E"/>
    <w:rsid w:val="007305D1"/>
    <w:rsid w:val="00730805"/>
    <w:rsid w:val="00731211"/>
    <w:rsid w:val="00731444"/>
    <w:rsid w:val="00731522"/>
    <w:rsid w:val="0073167C"/>
    <w:rsid w:val="00731711"/>
    <w:rsid w:val="00731CEF"/>
    <w:rsid w:val="00731EE2"/>
    <w:rsid w:val="00731F30"/>
    <w:rsid w:val="007324BF"/>
    <w:rsid w:val="00732A9C"/>
    <w:rsid w:val="00732C6B"/>
    <w:rsid w:val="00734C53"/>
    <w:rsid w:val="0073523D"/>
    <w:rsid w:val="0073545B"/>
    <w:rsid w:val="0073579B"/>
    <w:rsid w:val="00735DED"/>
    <w:rsid w:val="00735E56"/>
    <w:rsid w:val="0073677C"/>
    <w:rsid w:val="00737D3E"/>
    <w:rsid w:val="00740611"/>
    <w:rsid w:val="00740EA3"/>
    <w:rsid w:val="0074143B"/>
    <w:rsid w:val="00741879"/>
    <w:rsid w:val="00741D20"/>
    <w:rsid w:val="00741EBF"/>
    <w:rsid w:val="00742B3C"/>
    <w:rsid w:val="00743062"/>
    <w:rsid w:val="00743A68"/>
    <w:rsid w:val="00743D7D"/>
    <w:rsid w:val="007440B8"/>
    <w:rsid w:val="007443D5"/>
    <w:rsid w:val="007448A2"/>
    <w:rsid w:val="00744DDA"/>
    <w:rsid w:val="00744F31"/>
    <w:rsid w:val="00745024"/>
    <w:rsid w:val="00745037"/>
    <w:rsid w:val="00745064"/>
    <w:rsid w:val="00746145"/>
    <w:rsid w:val="00746A52"/>
    <w:rsid w:val="00750721"/>
    <w:rsid w:val="0075072A"/>
    <w:rsid w:val="00751B27"/>
    <w:rsid w:val="00751E06"/>
    <w:rsid w:val="007521AD"/>
    <w:rsid w:val="007528E7"/>
    <w:rsid w:val="00752926"/>
    <w:rsid w:val="0075381A"/>
    <w:rsid w:val="00754BBF"/>
    <w:rsid w:val="00755021"/>
    <w:rsid w:val="007550BD"/>
    <w:rsid w:val="0075596F"/>
    <w:rsid w:val="00755BB0"/>
    <w:rsid w:val="00755C9C"/>
    <w:rsid w:val="00755EA6"/>
    <w:rsid w:val="00756D8B"/>
    <w:rsid w:val="007573A8"/>
    <w:rsid w:val="0075762D"/>
    <w:rsid w:val="00757A9B"/>
    <w:rsid w:val="00760081"/>
    <w:rsid w:val="00761C2B"/>
    <w:rsid w:val="007627A6"/>
    <w:rsid w:val="00762E77"/>
    <w:rsid w:val="007631E4"/>
    <w:rsid w:val="00763DBD"/>
    <w:rsid w:val="00764114"/>
    <w:rsid w:val="00764A0E"/>
    <w:rsid w:val="00764D1E"/>
    <w:rsid w:val="007657BC"/>
    <w:rsid w:val="0076591F"/>
    <w:rsid w:val="00765BA2"/>
    <w:rsid w:val="00765EE5"/>
    <w:rsid w:val="00766264"/>
    <w:rsid w:val="00766BF9"/>
    <w:rsid w:val="00766C30"/>
    <w:rsid w:val="00767019"/>
    <w:rsid w:val="00767233"/>
    <w:rsid w:val="00767409"/>
    <w:rsid w:val="00767E36"/>
    <w:rsid w:val="00771612"/>
    <w:rsid w:val="00772215"/>
    <w:rsid w:val="007724EC"/>
    <w:rsid w:val="00772844"/>
    <w:rsid w:val="00772CC9"/>
    <w:rsid w:val="00772EAD"/>
    <w:rsid w:val="0077318C"/>
    <w:rsid w:val="00773587"/>
    <w:rsid w:val="007739F8"/>
    <w:rsid w:val="00773A02"/>
    <w:rsid w:val="00773CE4"/>
    <w:rsid w:val="0077459F"/>
    <w:rsid w:val="0077492E"/>
    <w:rsid w:val="00774C49"/>
    <w:rsid w:val="007751D2"/>
    <w:rsid w:val="00775BAA"/>
    <w:rsid w:val="00776178"/>
    <w:rsid w:val="00776330"/>
    <w:rsid w:val="007763AA"/>
    <w:rsid w:val="00776512"/>
    <w:rsid w:val="007770D3"/>
    <w:rsid w:val="0077751F"/>
    <w:rsid w:val="00780235"/>
    <w:rsid w:val="00780589"/>
    <w:rsid w:val="00780FD5"/>
    <w:rsid w:val="00781358"/>
    <w:rsid w:val="00781486"/>
    <w:rsid w:val="00781AE3"/>
    <w:rsid w:val="00782238"/>
    <w:rsid w:val="007823E8"/>
    <w:rsid w:val="00783EFB"/>
    <w:rsid w:val="0078442C"/>
    <w:rsid w:val="007846E4"/>
    <w:rsid w:val="00784BAB"/>
    <w:rsid w:val="00784BFF"/>
    <w:rsid w:val="00784C0F"/>
    <w:rsid w:val="00785369"/>
    <w:rsid w:val="00786D18"/>
    <w:rsid w:val="007871D2"/>
    <w:rsid w:val="00787678"/>
    <w:rsid w:val="00787F2F"/>
    <w:rsid w:val="0079047A"/>
    <w:rsid w:val="00790F29"/>
    <w:rsid w:val="00791689"/>
    <w:rsid w:val="00791746"/>
    <w:rsid w:val="00791DA0"/>
    <w:rsid w:val="00792119"/>
    <w:rsid w:val="00792212"/>
    <w:rsid w:val="00792219"/>
    <w:rsid w:val="007925DA"/>
    <w:rsid w:val="00792ABA"/>
    <w:rsid w:val="0079304E"/>
    <w:rsid w:val="0079351F"/>
    <w:rsid w:val="00793D7B"/>
    <w:rsid w:val="007944C6"/>
    <w:rsid w:val="00794862"/>
    <w:rsid w:val="00795004"/>
    <w:rsid w:val="00795605"/>
    <w:rsid w:val="00795669"/>
    <w:rsid w:val="00796047"/>
    <w:rsid w:val="007965D7"/>
    <w:rsid w:val="00797C91"/>
    <w:rsid w:val="00797E96"/>
    <w:rsid w:val="007A0000"/>
    <w:rsid w:val="007A033E"/>
    <w:rsid w:val="007A05C1"/>
    <w:rsid w:val="007A0967"/>
    <w:rsid w:val="007A18FF"/>
    <w:rsid w:val="007A1DA0"/>
    <w:rsid w:val="007A22EC"/>
    <w:rsid w:val="007A2866"/>
    <w:rsid w:val="007A38CC"/>
    <w:rsid w:val="007A4417"/>
    <w:rsid w:val="007A569A"/>
    <w:rsid w:val="007A5BC2"/>
    <w:rsid w:val="007A61AE"/>
    <w:rsid w:val="007A62EF"/>
    <w:rsid w:val="007A65C0"/>
    <w:rsid w:val="007A6F2C"/>
    <w:rsid w:val="007A7786"/>
    <w:rsid w:val="007B0CCB"/>
    <w:rsid w:val="007B109D"/>
    <w:rsid w:val="007B122F"/>
    <w:rsid w:val="007B1A95"/>
    <w:rsid w:val="007B1CDA"/>
    <w:rsid w:val="007B22F9"/>
    <w:rsid w:val="007B2FFE"/>
    <w:rsid w:val="007B3DB3"/>
    <w:rsid w:val="007B58FF"/>
    <w:rsid w:val="007B60E9"/>
    <w:rsid w:val="007B61BF"/>
    <w:rsid w:val="007B63AA"/>
    <w:rsid w:val="007B6590"/>
    <w:rsid w:val="007B6B5C"/>
    <w:rsid w:val="007B6CA3"/>
    <w:rsid w:val="007B71DD"/>
    <w:rsid w:val="007B7557"/>
    <w:rsid w:val="007C095B"/>
    <w:rsid w:val="007C1057"/>
    <w:rsid w:val="007C1248"/>
    <w:rsid w:val="007C12AD"/>
    <w:rsid w:val="007C1377"/>
    <w:rsid w:val="007C1878"/>
    <w:rsid w:val="007C19BD"/>
    <w:rsid w:val="007C1D40"/>
    <w:rsid w:val="007C224B"/>
    <w:rsid w:val="007C2731"/>
    <w:rsid w:val="007C2870"/>
    <w:rsid w:val="007C2895"/>
    <w:rsid w:val="007C3273"/>
    <w:rsid w:val="007C33DA"/>
    <w:rsid w:val="007C42CC"/>
    <w:rsid w:val="007C44DC"/>
    <w:rsid w:val="007C4A83"/>
    <w:rsid w:val="007C5155"/>
    <w:rsid w:val="007C5BC1"/>
    <w:rsid w:val="007C5F68"/>
    <w:rsid w:val="007C616D"/>
    <w:rsid w:val="007C62D5"/>
    <w:rsid w:val="007C73AF"/>
    <w:rsid w:val="007C76F9"/>
    <w:rsid w:val="007C7890"/>
    <w:rsid w:val="007D02A0"/>
    <w:rsid w:val="007D032F"/>
    <w:rsid w:val="007D0B13"/>
    <w:rsid w:val="007D0EB0"/>
    <w:rsid w:val="007D105B"/>
    <w:rsid w:val="007D1365"/>
    <w:rsid w:val="007D13DC"/>
    <w:rsid w:val="007D17CE"/>
    <w:rsid w:val="007D17CF"/>
    <w:rsid w:val="007D2559"/>
    <w:rsid w:val="007D2863"/>
    <w:rsid w:val="007D2C00"/>
    <w:rsid w:val="007D30B9"/>
    <w:rsid w:val="007D3D2B"/>
    <w:rsid w:val="007D40C8"/>
    <w:rsid w:val="007D43A0"/>
    <w:rsid w:val="007D4694"/>
    <w:rsid w:val="007D4A5D"/>
    <w:rsid w:val="007D587F"/>
    <w:rsid w:val="007D63A5"/>
    <w:rsid w:val="007D6589"/>
    <w:rsid w:val="007D6BBA"/>
    <w:rsid w:val="007D779D"/>
    <w:rsid w:val="007D7A38"/>
    <w:rsid w:val="007E0B7D"/>
    <w:rsid w:val="007E0CC8"/>
    <w:rsid w:val="007E117E"/>
    <w:rsid w:val="007E1622"/>
    <w:rsid w:val="007E2273"/>
    <w:rsid w:val="007E3414"/>
    <w:rsid w:val="007E3D33"/>
    <w:rsid w:val="007E44A3"/>
    <w:rsid w:val="007E5373"/>
    <w:rsid w:val="007E5856"/>
    <w:rsid w:val="007E7C48"/>
    <w:rsid w:val="007F02DB"/>
    <w:rsid w:val="007F03D9"/>
    <w:rsid w:val="007F0B7B"/>
    <w:rsid w:val="007F17EA"/>
    <w:rsid w:val="007F18CB"/>
    <w:rsid w:val="007F2B67"/>
    <w:rsid w:val="007F2E69"/>
    <w:rsid w:val="007F3302"/>
    <w:rsid w:val="007F3339"/>
    <w:rsid w:val="007F39FA"/>
    <w:rsid w:val="007F400B"/>
    <w:rsid w:val="007F4016"/>
    <w:rsid w:val="007F4327"/>
    <w:rsid w:val="007F699B"/>
    <w:rsid w:val="007F704B"/>
    <w:rsid w:val="007F77DC"/>
    <w:rsid w:val="007F782C"/>
    <w:rsid w:val="007F7884"/>
    <w:rsid w:val="008013C8"/>
    <w:rsid w:val="008017FE"/>
    <w:rsid w:val="00801AB3"/>
    <w:rsid w:val="008027F0"/>
    <w:rsid w:val="00803829"/>
    <w:rsid w:val="0080400C"/>
    <w:rsid w:val="00804248"/>
    <w:rsid w:val="00804A50"/>
    <w:rsid w:val="00804B47"/>
    <w:rsid w:val="00804FCF"/>
    <w:rsid w:val="008053E4"/>
    <w:rsid w:val="0080562F"/>
    <w:rsid w:val="00805ADF"/>
    <w:rsid w:val="00806312"/>
    <w:rsid w:val="00806625"/>
    <w:rsid w:val="00806EDA"/>
    <w:rsid w:val="00806FC7"/>
    <w:rsid w:val="00807433"/>
    <w:rsid w:val="00807A2F"/>
    <w:rsid w:val="0081025B"/>
    <w:rsid w:val="00810A7F"/>
    <w:rsid w:val="0081172D"/>
    <w:rsid w:val="00811915"/>
    <w:rsid w:val="00811B90"/>
    <w:rsid w:val="00811F69"/>
    <w:rsid w:val="00812C11"/>
    <w:rsid w:val="008131EF"/>
    <w:rsid w:val="00813610"/>
    <w:rsid w:val="00814520"/>
    <w:rsid w:val="0081457D"/>
    <w:rsid w:val="00814D9C"/>
    <w:rsid w:val="008150CD"/>
    <w:rsid w:val="0081520B"/>
    <w:rsid w:val="008154D7"/>
    <w:rsid w:val="008157D7"/>
    <w:rsid w:val="00815FB2"/>
    <w:rsid w:val="00816267"/>
    <w:rsid w:val="00817D28"/>
    <w:rsid w:val="008209D6"/>
    <w:rsid w:val="00820D2E"/>
    <w:rsid w:val="00820DE0"/>
    <w:rsid w:val="00821614"/>
    <w:rsid w:val="00821F4C"/>
    <w:rsid w:val="008222DE"/>
    <w:rsid w:val="008230D7"/>
    <w:rsid w:val="0082431B"/>
    <w:rsid w:val="0082477A"/>
    <w:rsid w:val="00824853"/>
    <w:rsid w:val="00824A1D"/>
    <w:rsid w:val="0082547F"/>
    <w:rsid w:val="00825953"/>
    <w:rsid w:val="00825AEA"/>
    <w:rsid w:val="00826599"/>
    <w:rsid w:val="00827081"/>
    <w:rsid w:val="008275A9"/>
    <w:rsid w:val="00827B00"/>
    <w:rsid w:val="00830F6B"/>
    <w:rsid w:val="00831534"/>
    <w:rsid w:val="00831D21"/>
    <w:rsid w:val="0083201D"/>
    <w:rsid w:val="008323D0"/>
    <w:rsid w:val="008328B6"/>
    <w:rsid w:val="00832C26"/>
    <w:rsid w:val="00833325"/>
    <w:rsid w:val="008334DE"/>
    <w:rsid w:val="008339A2"/>
    <w:rsid w:val="008347CA"/>
    <w:rsid w:val="00834B48"/>
    <w:rsid w:val="00834B7A"/>
    <w:rsid w:val="00836EAE"/>
    <w:rsid w:val="00837712"/>
    <w:rsid w:val="00837A0F"/>
    <w:rsid w:val="0084089B"/>
    <w:rsid w:val="00840D10"/>
    <w:rsid w:val="00840DBA"/>
    <w:rsid w:val="008411DB"/>
    <w:rsid w:val="008412D3"/>
    <w:rsid w:val="00842417"/>
    <w:rsid w:val="008426BA"/>
    <w:rsid w:val="00843316"/>
    <w:rsid w:val="008436DD"/>
    <w:rsid w:val="00843DB4"/>
    <w:rsid w:val="00844040"/>
    <w:rsid w:val="008446C7"/>
    <w:rsid w:val="00844F0C"/>
    <w:rsid w:val="00845329"/>
    <w:rsid w:val="0084631B"/>
    <w:rsid w:val="008465F2"/>
    <w:rsid w:val="008471E9"/>
    <w:rsid w:val="0084782D"/>
    <w:rsid w:val="00850825"/>
    <w:rsid w:val="008513FE"/>
    <w:rsid w:val="0085167E"/>
    <w:rsid w:val="00851796"/>
    <w:rsid w:val="00852158"/>
    <w:rsid w:val="008524A8"/>
    <w:rsid w:val="008526D3"/>
    <w:rsid w:val="008538CA"/>
    <w:rsid w:val="00854352"/>
    <w:rsid w:val="008559D3"/>
    <w:rsid w:val="00855FE8"/>
    <w:rsid w:val="0085655F"/>
    <w:rsid w:val="00856751"/>
    <w:rsid w:val="00857934"/>
    <w:rsid w:val="00857B52"/>
    <w:rsid w:val="008608A4"/>
    <w:rsid w:val="00860AD2"/>
    <w:rsid w:val="008610A8"/>
    <w:rsid w:val="00861571"/>
    <w:rsid w:val="008616B5"/>
    <w:rsid w:val="0086182B"/>
    <w:rsid w:val="00861C8E"/>
    <w:rsid w:val="008626F3"/>
    <w:rsid w:val="00862D1C"/>
    <w:rsid w:val="00862E26"/>
    <w:rsid w:val="00863B54"/>
    <w:rsid w:val="00863DA5"/>
    <w:rsid w:val="00864D04"/>
    <w:rsid w:val="00865818"/>
    <w:rsid w:val="00865871"/>
    <w:rsid w:val="0086650C"/>
    <w:rsid w:val="008665A6"/>
    <w:rsid w:val="008666B5"/>
    <w:rsid w:val="00866893"/>
    <w:rsid w:val="00867B6D"/>
    <w:rsid w:val="00867D01"/>
    <w:rsid w:val="00870F98"/>
    <w:rsid w:val="008715C6"/>
    <w:rsid w:val="0087215F"/>
    <w:rsid w:val="00873A12"/>
    <w:rsid w:val="00874905"/>
    <w:rsid w:val="008753F7"/>
    <w:rsid w:val="008755E5"/>
    <w:rsid w:val="00875739"/>
    <w:rsid w:val="00875A59"/>
    <w:rsid w:val="0087630A"/>
    <w:rsid w:val="00876C6C"/>
    <w:rsid w:val="00876DDB"/>
    <w:rsid w:val="008770DB"/>
    <w:rsid w:val="00877155"/>
    <w:rsid w:val="008771C7"/>
    <w:rsid w:val="00877E1F"/>
    <w:rsid w:val="008806C7"/>
    <w:rsid w:val="008812F4"/>
    <w:rsid w:val="0088151A"/>
    <w:rsid w:val="00881764"/>
    <w:rsid w:val="00881817"/>
    <w:rsid w:val="00881BC4"/>
    <w:rsid w:val="00882698"/>
    <w:rsid w:val="00883347"/>
    <w:rsid w:val="00883386"/>
    <w:rsid w:val="0088391E"/>
    <w:rsid w:val="00883FC9"/>
    <w:rsid w:val="008847F6"/>
    <w:rsid w:val="00884ABE"/>
    <w:rsid w:val="00884BF5"/>
    <w:rsid w:val="008850A3"/>
    <w:rsid w:val="00885C33"/>
    <w:rsid w:val="00885C6D"/>
    <w:rsid w:val="00885DD5"/>
    <w:rsid w:val="0088644D"/>
    <w:rsid w:val="008865BE"/>
    <w:rsid w:val="008876B5"/>
    <w:rsid w:val="00887F51"/>
    <w:rsid w:val="00890853"/>
    <w:rsid w:val="00890D5B"/>
    <w:rsid w:val="00891109"/>
    <w:rsid w:val="008912C7"/>
    <w:rsid w:val="00891369"/>
    <w:rsid w:val="00891B3B"/>
    <w:rsid w:val="00891C26"/>
    <w:rsid w:val="00892C21"/>
    <w:rsid w:val="008938EC"/>
    <w:rsid w:val="00893C33"/>
    <w:rsid w:val="00894430"/>
    <w:rsid w:val="008948FC"/>
    <w:rsid w:val="008949A0"/>
    <w:rsid w:val="00894FC8"/>
    <w:rsid w:val="0089535D"/>
    <w:rsid w:val="008953FE"/>
    <w:rsid w:val="00895E97"/>
    <w:rsid w:val="0089669D"/>
    <w:rsid w:val="00897252"/>
    <w:rsid w:val="008976C3"/>
    <w:rsid w:val="008977AE"/>
    <w:rsid w:val="00897A5B"/>
    <w:rsid w:val="00897CA9"/>
    <w:rsid w:val="008A09C4"/>
    <w:rsid w:val="008A1186"/>
    <w:rsid w:val="008A1E57"/>
    <w:rsid w:val="008A227A"/>
    <w:rsid w:val="008A389A"/>
    <w:rsid w:val="008A3F62"/>
    <w:rsid w:val="008A45C5"/>
    <w:rsid w:val="008A465F"/>
    <w:rsid w:val="008A50B0"/>
    <w:rsid w:val="008A58DD"/>
    <w:rsid w:val="008A597F"/>
    <w:rsid w:val="008A5F2F"/>
    <w:rsid w:val="008A61A9"/>
    <w:rsid w:val="008A6B90"/>
    <w:rsid w:val="008A6F65"/>
    <w:rsid w:val="008B05A5"/>
    <w:rsid w:val="008B1230"/>
    <w:rsid w:val="008B17BE"/>
    <w:rsid w:val="008B1F2B"/>
    <w:rsid w:val="008B200F"/>
    <w:rsid w:val="008B2813"/>
    <w:rsid w:val="008B28CA"/>
    <w:rsid w:val="008B2A8C"/>
    <w:rsid w:val="008B2BD1"/>
    <w:rsid w:val="008B2E1E"/>
    <w:rsid w:val="008B3726"/>
    <w:rsid w:val="008B3BB8"/>
    <w:rsid w:val="008B3C35"/>
    <w:rsid w:val="008B4384"/>
    <w:rsid w:val="008B4765"/>
    <w:rsid w:val="008B4B39"/>
    <w:rsid w:val="008B5EB3"/>
    <w:rsid w:val="008B5FC0"/>
    <w:rsid w:val="008B6171"/>
    <w:rsid w:val="008B7583"/>
    <w:rsid w:val="008B7C12"/>
    <w:rsid w:val="008C0AEB"/>
    <w:rsid w:val="008C0FF7"/>
    <w:rsid w:val="008C120D"/>
    <w:rsid w:val="008C1306"/>
    <w:rsid w:val="008C140C"/>
    <w:rsid w:val="008C26DA"/>
    <w:rsid w:val="008C484E"/>
    <w:rsid w:val="008C4EB3"/>
    <w:rsid w:val="008C588A"/>
    <w:rsid w:val="008C6F4D"/>
    <w:rsid w:val="008C7095"/>
    <w:rsid w:val="008C7B50"/>
    <w:rsid w:val="008C7D33"/>
    <w:rsid w:val="008D05B5"/>
    <w:rsid w:val="008D0630"/>
    <w:rsid w:val="008D09D9"/>
    <w:rsid w:val="008D0A21"/>
    <w:rsid w:val="008D1079"/>
    <w:rsid w:val="008D1114"/>
    <w:rsid w:val="008D1706"/>
    <w:rsid w:val="008D1C4E"/>
    <w:rsid w:val="008D21EB"/>
    <w:rsid w:val="008D286B"/>
    <w:rsid w:val="008D2B6A"/>
    <w:rsid w:val="008D2C73"/>
    <w:rsid w:val="008D331B"/>
    <w:rsid w:val="008D3AC6"/>
    <w:rsid w:val="008D3CF4"/>
    <w:rsid w:val="008D3D69"/>
    <w:rsid w:val="008D3F08"/>
    <w:rsid w:val="008D3F71"/>
    <w:rsid w:val="008D4C35"/>
    <w:rsid w:val="008D4D78"/>
    <w:rsid w:val="008D5576"/>
    <w:rsid w:val="008D5833"/>
    <w:rsid w:val="008D6180"/>
    <w:rsid w:val="008D6613"/>
    <w:rsid w:val="008D7047"/>
    <w:rsid w:val="008D7341"/>
    <w:rsid w:val="008D75EA"/>
    <w:rsid w:val="008E0B2A"/>
    <w:rsid w:val="008E0E62"/>
    <w:rsid w:val="008E1648"/>
    <w:rsid w:val="008E17C7"/>
    <w:rsid w:val="008E21DC"/>
    <w:rsid w:val="008E2BFA"/>
    <w:rsid w:val="008E3342"/>
    <w:rsid w:val="008E3423"/>
    <w:rsid w:val="008E3767"/>
    <w:rsid w:val="008E43FC"/>
    <w:rsid w:val="008E4519"/>
    <w:rsid w:val="008E4551"/>
    <w:rsid w:val="008E4EED"/>
    <w:rsid w:val="008E4F9E"/>
    <w:rsid w:val="008E55B5"/>
    <w:rsid w:val="008E570D"/>
    <w:rsid w:val="008E57F4"/>
    <w:rsid w:val="008E600E"/>
    <w:rsid w:val="008E661A"/>
    <w:rsid w:val="008E722E"/>
    <w:rsid w:val="008E761B"/>
    <w:rsid w:val="008F0200"/>
    <w:rsid w:val="008F06ED"/>
    <w:rsid w:val="008F092E"/>
    <w:rsid w:val="008F0C42"/>
    <w:rsid w:val="008F1106"/>
    <w:rsid w:val="008F15F3"/>
    <w:rsid w:val="008F183C"/>
    <w:rsid w:val="008F1BB9"/>
    <w:rsid w:val="008F1EFB"/>
    <w:rsid w:val="008F222E"/>
    <w:rsid w:val="008F2306"/>
    <w:rsid w:val="008F2433"/>
    <w:rsid w:val="008F2B13"/>
    <w:rsid w:val="008F3796"/>
    <w:rsid w:val="008F37B3"/>
    <w:rsid w:val="008F4035"/>
    <w:rsid w:val="008F41DB"/>
    <w:rsid w:val="008F48EB"/>
    <w:rsid w:val="008F517C"/>
    <w:rsid w:val="008F527F"/>
    <w:rsid w:val="008F6FFF"/>
    <w:rsid w:val="008F79A2"/>
    <w:rsid w:val="008F7DCD"/>
    <w:rsid w:val="008F7F29"/>
    <w:rsid w:val="0090020E"/>
    <w:rsid w:val="00900A25"/>
    <w:rsid w:val="00900ADB"/>
    <w:rsid w:val="00901111"/>
    <w:rsid w:val="0090223C"/>
    <w:rsid w:val="0090374A"/>
    <w:rsid w:val="00903B2D"/>
    <w:rsid w:val="00904BC2"/>
    <w:rsid w:val="009067E3"/>
    <w:rsid w:val="00906F55"/>
    <w:rsid w:val="009071A3"/>
    <w:rsid w:val="00907F84"/>
    <w:rsid w:val="009106C9"/>
    <w:rsid w:val="00910C1E"/>
    <w:rsid w:val="00913305"/>
    <w:rsid w:val="0091341A"/>
    <w:rsid w:val="00913B04"/>
    <w:rsid w:val="00913DE2"/>
    <w:rsid w:val="009145C8"/>
    <w:rsid w:val="00914C88"/>
    <w:rsid w:val="009159CE"/>
    <w:rsid w:val="00915A5A"/>
    <w:rsid w:val="00915A72"/>
    <w:rsid w:val="00915BA3"/>
    <w:rsid w:val="0091629A"/>
    <w:rsid w:val="00916B81"/>
    <w:rsid w:val="00916DE0"/>
    <w:rsid w:val="00917337"/>
    <w:rsid w:val="00917365"/>
    <w:rsid w:val="009177E0"/>
    <w:rsid w:val="009202B3"/>
    <w:rsid w:val="009204C4"/>
    <w:rsid w:val="009204F9"/>
    <w:rsid w:val="00921050"/>
    <w:rsid w:val="00921715"/>
    <w:rsid w:val="00921AD7"/>
    <w:rsid w:val="00922203"/>
    <w:rsid w:val="009223DC"/>
    <w:rsid w:val="00922587"/>
    <w:rsid w:val="00923095"/>
    <w:rsid w:val="0092355D"/>
    <w:rsid w:val="009248D6"/>
    <w:rsid w:val="00924D12"/>
    <w:rsid w:val="00924D4C"/>
    <w:rsid w:val="00925A7D"/>
    <w:rsid w:val="00925D0E"/>
    <w:rsid w:val="00925D41"/>
    <w:rsid w:val="00926837"/>
    <w:rsid w:val="0092693D"/>
    <w:rsid w:val="0093075C"/>
    <w:rsid w:val="009311CC"/>
    <w:rsid w:val="0093193B"/>
    <w:rsid w:val="00931C46"/>
    <w:rsid w:val="0093206C"/>
    <w:rsid w:val="00932754"/>
    <w:rsid w:val="00932797"/>
    <w:rsid w:val="00932980"/>
    <w:rsid w:val="00932F67"/>
    <w:rsid w:val="00933675"/>
    <w:rsid w:val="0093373F"/>
    <w:rsid w:val="00933A73"/>
    <w:rsid w:val="00934AC9"/>
    <w:rsid w:val="00934B1B"/>
    <w:rsid w:val="00934FBF"/>
    <w:rsid w:val="00935042"/>
    <w:rsid w:val="009352BD"/>
    <w:rsid w:val="0093744F"/>
    <w:rsid w:val="009402CE"/>
    <w:rsid w:val="009406F2"/>
    <w:rsid w:val="009409AF"/>
    <w:rsid w:val="00940A9C"/>
    <w:rsid w:val="00940B66"/>
    <w:rsid w:val="00941883"/>
    <w:rsid w:val="00941924"/>
    <w:rsid w:val="0094278B"/>
    <w:rsid w:val="0094293C"/>
    <w:rsid w:val="00942AC8"/>
    <w:rsid w:val="00942E55"/>
    <w:rsid w:val="00944A32"/>
    <w:rsid w:val="009450A7"/>
    <w:rsid w:val="0094520F"/>
    <w:rsid w:val="00945647"/>
    <w:rsid w:val="009457A9"/>
    <w:rsid w:val="00945963"/>
    <w:rsid w:val="00945D14"/>
    <w:rsid w:val="00945E92"/>
    <w:rsid w:val="009472DB"/>
    <w:rsid w:val="00947559"/>
    <w:rsid w:val="00951B4D"/>
    <w:rsid w:val="00951BBE"/>
    <w:rsid w:val="00951C92"/>
    <w:rsid w:val="00951CF3"/>
    <w:rsid w:val="00951FEB"/>
    <w:rsid w:val="009529CF"/>
    <w:rsid w:val="00952B71"/>
    <w:rsid w:val="009531E4"/>
    <w:rsid w:val="00953366"/>
    <w:rsid w:val="0095392A"/>
    <w:rsid w:val="009541F0"/>
    <w:rsid w:val="00954471"/>
    <w:rsid w:val="00954960"/>
    <w:rsid w:val="00954C7F"/>
    <w:rsid w:val="009550C7"/>
    <w:rsid w:val="0095515A"/>
    <w:rsid w:val="00955982"/>
    <w:rsid w:val="009559A0"/>
    <w:rsid w:val="00955D0C"/>
    <w:rsid w:val="0095616D"/>
    <w:rsid w:val="00956FE8"/>
    <w:rsid w:val="009571DD"/>
    <w:rsid w:val="0095795A"/>
    <w:rsid w:val="00957CE8"/>
    <w:rsid w:val="00960F3E"/>
    <w:rsid w:val="00961721"/>
    <w:rsid w:val="00961A93"/>
    <w:rsid w:val="0096269E"/>
    <w:rsid w:val="0096288A"/>
    <w:rsid w:val="00962BE8"/>
    <w:rsid w:val="00962D56"/>
    <w:rsid w:val="00963267"/>
    <w:rsid w:val="009632E6"/>
    <w:rsid w:val="00963FEC"/>
    <w:rsid w:val="009643A7"/>
    <w:rsid w:val="00964A16"/>
    <w:rsid w:val="00964C33"/>
    <w:rsid w:val="00964DC4"/>
    <w:rsid w:val="0096646E"/>
    <w:rsid w:val="00966DD5"/>
    <w:rsid w:val="009674B0"/>
    <w:rsid w:val="00967DB1"/>
    <w:rsid w:val="00970274"/>
    <w:rsid w:val="00970B0B"/>
    <w:rsid w:val="00970D6D"/>
    <w:rsid w:val="00971034"/>
    <w:rsid w:val="00971378"/>
    <w:rsid w:val="00971C63"/>
    <w:rsid w:val="00972045"/>
    <w:rsid w:val="00972622"/>
    <w:rsid w:val="00972DE3"/>
    <w:rsid w:val="0097309D"/>
    <w:rsid w:val="00973A2D"/>
    <w:rsid w:val="00974BE0"/>
    <w:rsid w:val="00976D8F"/>
    <w:rsid w:val="009770F1"/>
    <w:rsid w:val="0097717A"/>
    <w:rsid w:val="0097761D"/>
    <w:rsid w:val="00977EB2"/>
    <w:rsid w:val="00980564"/>
    <w:rsid w:val="0098100A"/>
    <w:rsid w:val="009813AF"/>
    <w:rsid w:val="00981CC9"/>
    <w:rsid w:val="00982C82"/>
    <w:rsid w:val="00982FD2"/>
    <w:rsid w:val="00983648"/>
    <w:rsid w:val="0098392F"/>
    <w:rsid w:val="00983A58"/>
    <w:rsid w:val="00983F2A"/>
    <w:rsid w:val="00984043"/>
    <w:rsid w:val="009844DF"/>
    <w:rsid w:val="00984B7B"/>
    <w:rsid w:val="00984E1B"/>
    <w:rsid w:val="00985629"/>
    <w:rsid w:val="00985BE3"/>
    <w:rsid w:val="009865B5"/>
    <w:rsid w:val="00986663"/>
    <w:rsid w:val="0098674C"/>
    <w:rsid w:val="00986759"/>
    <w:rsid w:val="00986BFE"/>
    <w:rsid w:val="00986D33"/>
    <w:rsid w:val="00987983"/>
    <w:rsid w:val="00987E86"/>
    <w:rsid w:val="00987EA4"/>
    <w:rsid w:val="00990027"/>
    <w:rsid w:val="00990BF8"/>
    <w:rsid w:val="00990CEB"/>
    <w:rsid w:val="00991A2A"/>
    <w:rsid w:val="00991ED3"/>
    <w:rsid w:val="00992034"/>
    <w:rsid w:val="00992370"/>
    <w:rsid w:val="00992C28"/>
    <w:rsid w:val="009930B0"/>
    <w:rsid w:val="00993C4E"/>
    <w:rsid w:val="0099475C"/>
    <w:rsid w:val="00994F6D"/>
    <w:rsid w:val="00995258"/>
    <w:rsid w:val="009958FC"/>
    <w:rsid w:val="00995B0B"/>
    <w:rsid w:val="00996A33"/>
    <w:rsid w:val="0099727A"/>
    <w:rsid w:val="00997CCF"/>
    <w:rsid w:val="00997ECB"/>
    <w:rsid w:val="009A0812"/>
    <w:rsid w:val="009A0EE8"/>
    <w:rsid w:val="009A11A8"/>
    <w:rsid w:val="009A13D0"/>
    <w:rsid w:val="009A1FCC"/>
    <w:rsid w:val="009A20EC"/>
    <w:rsid w:val="009A22E4"/>
    <w:rsid w:val="009A24C2"/>
    <w:rsid w:val="009A3372"/>
    <w:rsid w:val="009A3379"/>
    <w:rsid w:val="009A4880"/>
    <w:rsid w:val="009A6485"/>
    <w:rsid w:val="009A708B"/>
    <w:rsid w:val="009A72D4"/>
    <w:rsid w:val="009A74DA"/>
    <w:rsid w:val="009A75A8"/>
    <w:rsid w:val="009A7ADB"/>
    <w:rsid w:val="009A7CCA"/>
    <w:rsid w:val="009B0326"/>
    <w:rsid w:val="009B0B13"/>
    <w:rsid w:val="009B0D90"/>
    <w:rsid w:val="009B0EC5"/>
    <w:rsid w:val="009B1311"/>
    <w:rsid w:val="009B1459"/>
    <w:rsid w:val="009B1A19"/>
    <w:rsid w:val="009B2403"/>
    <w:rsid w:val="009B2484"/>
    <w:rsid w:val="009B278D"/>
    <w:rsid w:val="009B371E"/>
    <w:rsid w:val="009B5045"/>
    <w:rsid w:val="009B556F"/>
    <w:rsid w:val="009B5C74"/>
    <w:rsid w:val="009B60CC"/>
    <w:rsid w:val="009B6257"/>
    <w:rsid w:val="009B68B7"/>
    <w:rsid w:val="009B6A47"/>
    <w:rsid w:val="009B7303"/>
    <w:rsid w:val="009B791C"/>
    <w:rsid w:val="009C06AD"/>
    <w:rsid w:val="009C11A5"/>
    <w:rsid w:val="009C11D6"/>
    <w:rsid w:val="009C1705"/>
    <w:rsid w:val="009C19BC"/>
    <w:rsid w:val="009C1F02"/>
    <w:rsid w:val="009C1F57"/>
    <w:rsid w:val="009C27CA"/>
    <w:rsid w:val="009C2B7E"/>
    <w:rsid w:val="009C2E23"/>
    <w:rsid w:val="009C3873"/>
    <w:rsid w:val="009C3A3E"/>
    <w:rsid w:val="009C460E"/>
    <w:rsid w:val="009C580E"/>
    <w:rsid w:val="009C6236"/>
    <w:rsid w:val="009C64E7"/>
    <w:rsid w:val="009C67DC"/>
    <w:rsid w:val="009C70CF"/>
    <w:rsid w:val="009C7271"/>
    <w:rsid w:val="009C72FE"/>
    <w:rsid w:val="009C74F7"/>
    <w:rsid w:val="009C75D5"/>
    <w:rsid w:val="009C77F7"/>
    <w:rsid w:val="009C7EAD"/>
    <w:rsid w:val="009C7F6C"/>
    <w:rsid w:val="009D03DE"/>
    <w:rsid w:val="009D04D8"/>
    <w:rsid w:val="009D11EF"/>
    <w:rsid w:val="009D148E"/>
    <w:rsid w:val="009D1CEB"/>
    <w:rsid w:val="009D1E77"/>
    <w:rsid w:val="009D378A"/>
    <w:rsid w:val="009D50CC"/>
    <w:rsid w:val="009D53BB"/>
    <w:rsid w:val="009D54FB"/>
    <w:rsid w:val="009D55DA"/>
    <w:rsid w:val="009D608C"/>
    <w:rsid w:val="009E0107"/>
    <w:rsid w:val="009E0381"/>
    <w:rsid w:val="009E03CC"/>
    <w:rsid w:val="009E0BA0"/>
    <w:rsid w:val="009E16A9"/>
    <w:rsid w:val="009E1B4B"/>
    <w:rsid w:val="009E1CBB"/>
    <w:rsid w:val="009E1CC6"/>
    <w:rsid w:val="009E20FD"/>
    <w:rsid w:val="009E2990"/>
    <w:rsid w:val="009E3386"/>
    <w:rsid w:val="009E42EF"/>
    <w:rsid w:val="009E4664"/>
    <w:rsid w:val="009E4830"/>
    <w:rsid w:val="009E484A"/>
    <w:rsid w:val="009E4C60"/>
    <w:rsid w:val="009E4E65"/>
    <w:rsid w:val="009E4F0B"/>
    <w:rsid w:val="009E5A48"/>
    <w:rsid w:val="009E651A"/>
    <w:rsid w:val="009E6BE4"/>
    <w:rsid w:val="009E70E9"/>
    <w:rsid w:val="009E7344"/>
    <w:rsid w:val="009E73F4"/>
    <w:rsid w:val="009E7481"/>
    <w:rsid w:val="009E7823"/>
    <w:rsid w:val="009E7B39"/>
    <w:rsid w:val="009F0336"/>
    <w:rsid w:val="009F0422"/>
    <w:rsid w:val="009F0E7E"/>
    <w:rsid w:val="009F1264"/>
    <w:rsid w:val="009F13B0"/>
    <w:rsid w:val="009F1EA7"/>
    <w:rsid w:val="009F2260"/>
    <w:rsid w:val="009F2308"/>
    <w:rsid w:val="009F2A6D"/>
    <w:rsid w:val="009F2C6A"/>
    <w:rsid w:val="009F2DC4"/>
    <w:rsid w:val="009F2F8B"/>
    <w:rsid w:val="009F45B6"/>
    <w:rsid w:val="009F4869"/>
    <w:rsid w:val="009F4A0C"/>
    <w:rsid w:val="009F4BB0"/>
    <w:rsid w:val="009F4EC0"/>
    <w:rsid w:val="009F52C8"/>
    <w:rsid w:val="009F550D"/>
    <w:rsid w:val="009F74B2"/>
    <w:rsid w:val="009F7713"/>
    <w:rsid w:val="009F7976"/>
    <w:rsid w:val="009F7A5E"/>
    <w:rsid w:val="009F7B1F"/>
    <w:rsid w:val="009F7C62"/>
    <w:rsid w:val="00A00282"/>
    <w:rsid w:val="00A00970"/>
    <w:rsid w:val="00A01631"/>
    <w:rsid w:val="00A01B9C"/>
    <w:rsid w:val="00A020BE"/>
    <w:rsid w:val="00A022CE"/>
    <w:rsid w:val="00A03181"/>
    <w:rsid w:val="00A0449A"/>
    <w:rsid w:val="00A0453B"/>
    <w:rsid w:val="00A0477E"/>
    <w:rsid w:val="00A04C1D"/>
    <w:rsid w:val="00A04D9B"/>
    <w:rsid w:val="00A05454"/>
    <w:rsid w:val="00A057A3"/>
    <w:rsid w:val="00A0602D"/>
    <w:rsid w:val="00A06173"/>
    <w:rsid w:val="00A067EC"/>
    <w:rsid w:val="00A06810"/>
    <w:rsid w:val="00A06868"/>
    <w:rsid w:val="00A06ABB"/>
    <w:rsid w:val="00A06E5F"/>
    <w:rsid w:val="00A074BC"/>
    <w:rsid w:val="00A076A9"/>
    <w:rsid w:val="00A07D3C"/>
    <w:rsid w:val="00A108E4"/>
    <w:rsid w:val="00A12115"/>
    <w:rsid w:val="00A12329"/>
    <w:rsid w:val="00A12E2F"/>
    <w:rsid w:val="00A1363C"/>
    <w:rsid w:val="00A1375B"/>
    <w:rsid w:val="00A14706"/>
    <w:rsid w:val="00A14ECB"/>
    <w:rsid w:val="00A15423"/>
    <w:rsid w:val="00A156DC"/>
    <w:rsid w:val="00A16AC9"/>
    <w:rsid w:val="00A16B9D"/>
    <w:rsid w:val="00A175A8"/>
    <w:rsid w:val="00A17D2B"/>
    <w:rsid w:val="00A17DBC"/>
    <w:rsid w:val="00A20108"/>
    <w:rsid w:val="00A20B01"/>
    <w:rsid w:val="00A20B67"/>
    <w:rsid w:val="00A218CD"/>
    <w:rsid w:val="00A21B02"/>
    <w:rsid w:val="00A21C40"/>
    <w:rsid w:val="00A226D3"/>
    <w:rsid w:val="00A22C21"/>
    <w:rsid w:val="00A24189"/>
    <w:rsid w:val="00A248C6"/>
    <w:rsid w:val="00A24F21"/>
    <w:rsid w:val="00A25956"/>
    <w:rsid w:val="00A25AFD"/>
    <w:rsid w:val="00A260E2"/>
    <w:rsid w:val="00A270F3"/>
    <w:rsid w:val="00A27F33"/>
    <w:rsid w:val="00A27F91"/>
    <w:rsid w:val="00A27FF7"/>
    <w:rsid w:val="00A30346"/>
    <w:rsid w:val="00A30538"/>
    <w:rsid w:val="00A30B3E"/>
    <w:rsid w:val="00A31C8E"/>
    <w:rsid w:val="00A31CF4"/>
    <w:rsid w:val="00A32E5B"/>
    <w:rsid w:val="00A330EA"/>
    <w:rsid w:val="00A3350F"/>
    <w:rsid w:val="00A33535"/>
    <w:rsid w:val="00A3418B"/>
    <w:rsid w:val="00A34319"/>
    <w:rsid w:val="00A3490A"/>
    <w:rsid w:val="00A35488"/>
    <w:rsid w:val="00A35AD7"/>
    <w:rsid w:val="00A35E51"/>
    <w:rsid w:val="00A3633A"/>
    <w:rsid w:val="00A40095"/>
    <w:rsid w:val="00A408F5"/>
    <w:rsid w:val="00A42781"/>
    <w:rsid w:val="00A4293D"/>
    <w:rsid w:val="00A4349A"/>
    <w:rsid w:val="00A436C6"/>
    <w:rsid w:val="00A44569"/>
    <w:rsid w:val="00A445AA"/>
    <w:rsid w:val="00A44A24"/>
    <w:rsid w:val="00A450B1"/>
    <w:rsid w:val="00A45122"/>
    <w:rsid w:val="00A4533B"/>
    <w:rsid w:val="00A45497"/>
    <w:rsid w:val="00A454DB"/>
    <w:rsid w:val="00A456C4"/>
    <w:rsid w:val="00A4591C"/>
    <w:rsid w:val="00A464A7"/>
    <w:rsid w:val="00A4683F"/>
    <w:rsid w:val="00A469D5"/>
    <w:rsid w:val="00A46D64"/>
    <w:rsid w:val="00A46DB3"/>
    <w:rsid w:val="00A505DE"/>
    <w:rsid w:val="00A50888"/>
    <w:rsid w:val="00A50CA9"/>
    <w:rsid w:val="00A5118E"/>
    <w:rsid w:val="00A51D1A"/>
    <w:rsid w:val="00A51D75"/>
    <w:rsid w:val="00A5249A"/>
    <w:rsid w:val="00A52745"/>
    <w:rsid w:val="00A52BF9"/>
    <w:rsid w:val="00A53683"/>
    <w:rsid w:val="00A55342"/>
    <w:rsid w:val="00A55809"/>
    <w:rsid w:val="00A55C72"/>
    <w:rsid w:val="00A55DF5"/>
    <w:rsid w:val="00A55F6C"/>
    <w:rsid w:val="00A56A9B"/>
    <w:rsid w:val="00A56E17"/>
    <w:rsid w:val="00A57F4C"/>
    <w:rsid w:val="00A6025F"/>
    <w:rsid w:val="00A60C0D"/>
    <w:rsid w:val="00A60E3F"/>
    <w:rsid w:val="00A61946"/>
    <w:rsid w:val="00A61DE9"/>
    <w:rsid w:val="00A62DE1"/>
    <w:rsid w:val="00A631A9"/>
    <w:rsid w:val="00A6347B"/>
    <w:rsid w:val="00A63B10"/>
    <w:rsid w:val="00A64016"/>
    <w:rsid w:val="00A64898"/>
    <w:rsid w:val="00A6573D"/>
    <w:rsid w:val="00A659D4"/>
    <w:rsid w:val="00A65B3D"/>
    <w:rsid w:val="00A670DC"/>
    <w:rsid w:val="00A67749"/>
    <w:rsid w:val="00A67AE3"/>
    <w:rsid w:val="00A70D0E"/>
    <w:rsid w:val="00A70D19"/>
    <w:rsid w:val="00A71A2B"/>
    <w:rsid w:val="00A72338"/>
    <w:rsid w:val="00A724DE"/>
    <w:rsid w:val="00A72775"/>
    <w:rsid w:val="00A72DBA"/>
    <w:rsid w:val="00A73101"/>
    <w:rsid w:val="00A733E5"/>
    <w:rsid w:val="00A7391A"/>
    <w:rsid w:val="00A73AE4"/>
    <w:rsid w:val="00A73FFC"/>
    <w:rsid w:val="00A74A9E"/>
    <w:rsid w:val="00A75103"/>
    <w:rsid w:val="00A7553C"/>
    <w:rsid w:val="00A75C59"/>
    <w:rsid w:val="00A761C7"/>
    <w:rsid w:val="00A76445"/>
    <w:rsid w:val="00A764BA"/>
    <w:rsid w:val="00A766A3"/>
    <w:rsid w:val="00A766BE"/>
    <w:rsid w:val="00A76B9B"/>
    <w:rsid w:val="00A772C4"/>
    <w:rsid w:val="00A7756B"/>
    <w:rsid w:val="00A77DA1"/>
    <w:rsid w:val="00A77FB4"/>
    <w:rsid w:val="00A80E4A"/>
    <w:rsid w:val="00A81B29"/>
    <w:rsid w:val="00A8238F"/>
    <w:rsid w:val="00A828C0"/>
    <w:rsid w:val="00A83105"/>
    <w:rsid w:val="00A8312B"/>
    <w:rsid w:val="00A8361C"/>
    <w:rsid w:val="00A83A7E"/>
    <w:rsid w:val="00A83C1A"/>
    <w:rsid w:val="00A84762"/>
    <w:rsid w:val="00A847BD"/>
    <w:rsid w:val="00A8489C"/>
    <w:rsid w:val="00A84D51"/>
    <w:rsid w:val="00A85BCF"/>
    <w:rsid w:val="00A85D67"/>
    <w:rsid w:val="00A85D88"/>
    <w:rsid w:val="00A86388"/>
    <w:rsid w:val="00A866A3"/>
    <w:rsid w:val="00A86ACD"/>
    <w:rsid w:val="00A86B65"/>
    <w:rsid w:val="00A86D8A"/>
    <w:rsid w:val="00A86EA0"/>
    <w:rsid w:val="00A87AA8"/>
    <w:rsid w:val="00A87B5A"/>
    <w:rsid w:val="00A87D95"/>
    <w:rsid w:val="00A90223"/>
    <w:rsid w:val="00A913E8"/>
    <w:rsid w:val="00A91804"/>
    <w:rsid w:val="00A91E81"/>
    <w:rsid w:val="00A91F55"/>
    <w:rsid w:val="00A923DA"/>
    <w:rsid w:val="00A9249D"/>
    <w:rsid w:val="00A943E3"/>
    <w:rsid w:val="00A951B3"/>
    <w:rsid w:val="00A958C3"/>
    <w:rsid w:val="00A95FCB"/>
    <w:rsid w:val="00A96CFA"/>
    <w:rsid w:val="00A97D34"/>
    <w:rsid w:val="00A97F22"/>
    <w:rsid w:val="00AA0F7B"/>
    <w:rsid w:val="00AA1011"/>
    <w:rsid w:val="00AA1F24"/>
    <w:rsid w:val="00AA28AA"/>
    <w:rsid w:val="00AA3427"/>
    <w:rsid w:val="00AA3AC2"/>
    <w:rsid w:val="00AA42E4"/>
    <w:rsid w:val="00AA488F"/>
    <w:rsid w:val="00AA4A40"/>
    <w:rsid w:val="00AA53DB"/>
    <w:rsid w:val="00AA5A59"/>
    <w:rsid w:val="00AA5B79"/>
    <w:rsid w:val="00AA5BB4"/>
    <w:rsid w:val="00AA64BF"/>
    <w:rsid w:val="00AA7288"/>
    <w:rsid w:val="00AA78E0"/>
    <w:rsid w:val="00AA7901"/>
    <w:rsid w:val="00AA79C7"/>
    <w:rsid w:val="00AA7F28"/>
    <w:rsid w:val="00AB0112"/>
    <w:rsid w:val="00AB0AAD"/>
    <w:rsid w:val="00AB0E9C"/>
    <w:rsid w:val="00AB1735"/>
    <w:rsid w:val="00AB174A"/>
    <w:rsid w:val="00AB288A"/>
    <w:rsid w:val="00AB2D4C"/>
    <w:rsid w:val="00AB30E5"/>
    <w:rsid w:val="00AB3186"/>
    <w:rsid w:val="00AB4343"/>
    <w:rsid w:val="00AB43C6"/>
    <w:rsid w:val="00AB4A7D"/>
    <w:rsid w:val="00AB4F95"/>
    <w:rsid w:val="00AB4FA1"/>
    <w:rsid w:val="00AB53E5"/>
    <w:rsid w:val="00AB58C8"/>
    <w:rsid w:val="00AB6044"/>
    <w:rsid w:val="00AB6869"/>
    <w:rsid w:val="00AB6B72"/>
    <w:rsid w:val="00AB6B83"/>
    <w:rsid w:val="00AB6E94"/>
    <w:rsid w:val="00AB7ADC"/>
    <w:rsid w:val="00AC0354"/>
    <w:rsid w:val="00AC0920"/>
    <w:rsid w:val="00AC1768"/>
    <w:rsid w:val="00AC184F"/>
    <w:rsid w:val="00AC1897"/>
    <w:rsid w:val="00AC2580"/>
    <w:rsid w:val="00AC2CFA"/>
    <w:rsid w:val="00AC3829"/>
    <w:rsid w:val="00AC3935"/>
    <w:rsid w:val="00AC48A7"/>
    <w:rsid w:val="00AC4B34"/>
    <w:rsid w:val="00AC4DBE"/>
    <w:rsid w:val="00AC565B"/>
    <w:rsid w:val="00AC575B"/>
    <w:rsid w:val="00AC5AFB"/>
    <w:rsid w:val="00AC79E4"/>
    <w:rsid w:val="00AD04CA"/>
    <w:rsid w:val="00AD1555"/>
    <w:rsid w:val="00AD1BBC"/>
    <w:rsid w:val="00AD2A85"/>
    <w:rsid w:val="00AD38A1"/>
    <w:rsid w:val="00AD4647"/>
    <w:rsid w:val="00AD4745"/>
    <w:rsid w:val="00AD4784"/>
    <w:rsid w:val="00AD6744"/>
    <w:rsid w:val="00AD6765"/>
    <w:rsid w:val="00AD6E0D"/>
    <w:rsid w:val="00AD7CDD"/>
    <w:rsid w:val="00AE05AA"/>
    <w:rsid w:val="00AE06B8"/>
    <w:rsid w:val="00AE0743"/>
    <w:rsid w:val="00AE08A8"/>
    <w:rsid w:val="00AE0A82"/>
    <w:rsid w:val="00AE0DF8"/>
    <w:rsid w:val="00AE1564"/>
    <w:rsid w:val="00AE1C3F"/>
    <w:rsid w:val="00AE30F3"/>
    <w:rsid w:val="00AE355B"/>
    <w:rsid w:val="00AE41FE"/>
    <w:rsid w:val="00AE5036"/>
    <w:rsid w:val="00AE5310"/>
    <w:rsid w:val="00AE5FB6"/>
    <w:rsid w:val="00AE60FA"/>
    <w:rsid w:val="00AE777B"/>
    <w:rsid w:val="00AF0EFA"/>
    <w:rsid w:val="00AF1613"/>
    <w:rsid w:val="00AF1C93"/>
    <w:rsid w:val="00AF2184"/>
    <w:rsid w:val="00AF295F"/>
    <w:rsid w:val="00AF2BF1"/>
    <w:rsid w:val="00AF3026"/>
    <w:rsid w:val="00AF3A24"/>
    <w:rsid w:val="00AF3D62"/>
    <w:rsid w:val="00AF43E7"/>
    <w:rsid w:val="00AF460C"/>
    <w:rsid w:val="00AF4961"/>
    <w:rsid w:val="00AF49E4"/>
    <w:rsid w:val="00AF4B9E"/>
    <w:rsid w:val="00AF5685"/>
    <w:rsid w:val="00AF59E2"/>
    <w:rsid w:val="00AF5B97"/>
    <w:rsid w:val="00AF5BAA"/>
    <w:rsid w:val="00AF5C25"/>
    <w:rsid w:val="00B00FB6"/>
    <w:rsid w:val="00B014E1"/>
    <w:rsid w:val="00B01674"/>
    <w:rsid w:val="00B01FC0"/>
    <w:rsid w:val="00B022A3"/>
    <w:rsid w:val="00B02577"/>
    <w:rsid w:val="00B02883"/>
    <w:rsid w:val="00B033D2"/>
    <w:rsid w:val="00B033F9"/>
    <w:rsid w:val="00B03686"/>
    <w:rsid w:val="00B03958"/>
    <w:rsid w:val="00B03D25"/>
    <w:rsid w:val="00B03E3D"/>
    <w:rsid w:val="00B044FA"/>
    <w:rsid w:val="00B046E5"/>
    <w:rsid w:val="00B0497C"/>
    <w:rsid w:val="00B04E1F"/>
    <w:rsid w:val="00B05420"/>
    <w:rsid w:val="00B0549C"/>
    <w:rsid w:val="00B05BEB"/>
    <w:rsid w:val="00B06194"/>
    <w:rsid w:val="00B062D5"/>
    <w:rsid w:val="00B06970"/>
    <w:rsid w:val="00B0725F"/>
    <w:rsid w:val="00B07841"/>
    <w:rsid w:val="00B07FBE"/>
    <w:rsid w:val="00B1133F"/>
    <w:rsid w:val="00B119F5"/>
    <w:rsid w:val="00B128D8"/>
    <w:rsid w:val="00B12E4E"/>
    <w:rsid w:val="00B12F33"/>
    <w:rsid w:val="00B13077"/>
    <w:rsid w:val="00B133CF"/>
    <w:rsid w:val="00B134AD"/>
    <w:rsid w:val="00B13524"/>
    <w:rsid w:val="00B13775"/>
    <w:rsid w:val="00B14971"/>
    <w:rsid w:val="00B14D94"/>
    <w:rsid w:val="00B1549F"/>
    <w:rsid w:val="00B1565A"/>
    <w:rsid w:val="00B15C32"/>
    <w:rsid w:val="00B16BFD"/>
    <w:rsid w:val="00B17585"/>
    <w:rsid w:val="00B17F6E"/>
    <w:rsid w:val="00B20060"/>
    <w:rsid w:val="00B2165F"/>
    <w:rsid w:val="00B22279"/>
    <w:rsid w:val="00B223CB"/>
    <w:rsid w:val="00B22EBB"/>
    <w:rsid w:val="00B2351E"/>
    <w:rsid w:val="00B23C8A"/>
    <w:rsid w:val="00B2436B"/>
    <w:rsid w:val="00B2457A"/>
    <w:rsid w:val="00B25188"/>
    <w:rsid w:val="00B252DB"/>
    <w:rsid w:val="00B256E1"/>
    <w:rsid w:val="00B261E9"/>
    <w:rsid w:val="00B263DA"/>
    <w:rsid w:val="00B2668A"/>
    <w:rsid w:val="00B2685A"/>
    <w:rsid w:val="00B26860"/>
    <w:rsid w:val="00B27408"/>
    <w:rsid w:val="00B27AB6"/>
    <w:rsid w:val="00B30031"/>
    <w:rsid w:val="00B30453"/>
    <w:rsid w:val="00B305C4"/>
    <w:rsid w:val="00B306DF"/>
    <w:rsid w:val="00B30B6E"/>
    <w:rsid w:val="00B31990"/>
    <w:rsid w:val="00B31EF1"/>
    <w:rsid w:val="00B3315E"/>
    <w:rsid w:val="00B33670"/>
    <w:rsid w:val="00B336C6"/>
    <w:rsid w:val="00B341C4"/>
    <w:rsid w:val="00B343B5"/>
    <w:rsid w:val="00B344A2"/>
    <w:rsid w:val="00B34587"/>
    <w:rsid w:val="00B34657"/>
    <w:rsid w:val="00B34CB8"/>
    <w:rsid w:val="00B34E1A"/>
    <w:rsid w:val="00B36F98"/>
    <w:rsid w:val="00B37B24"/>
    <w:rsid w:val="00B406BD"/>
    <w:rsid w:val="00B407F1"/>
    <w:rsid w:val="00B40C01"/>
    <w:rsid w:val="00B40CA4"/>
    <w:rsid w:val="00B4171D"/>
    <w:rsid w:val="00B41885"/>
    <w:rsid w:val="00B419D6"/>
    <w:rsid w:val="00B41C84"/>
    <w:rsid w:val="00B41DCE"/>
    <w:rsid w:val="00B4295C"/>
    <w:rsid w:val="00B42A37"/>
    <w:rsid w:val="00B42DBA"/>
    <w:rsid w:val="00B43AB1"/>
    <w:rsid w:val="00B43CB7"/>
    <w:rsid w:val="00B445ED"/>
    <w:rsid w:val="00B45594"/>
    <w:rsid w:val="00B46A51"/>
    <w:rsid w:val="00B46EEF"/>
    <w:rsid w:val="00B47461"/>
    <w:rsid w:val="00B47620"/>
    <w:rsid w:val="00B47BAB"/>
    <w:rsid w:val="00B47DE9"/>
    <w:rsid w:val="00B504F8"/>
    <w:rsid w:val="00B50A72"/>
    <w:rsid w:val="00B512C1"/>
    <w:rsid w:val="00B5139F"/>
    <w:rsid w:val="00B51A6C"/>
    <w:rsid w:val="00B51FF1"/>
    <w:rsid w:val="00B522D1"/>
    <w:rsid w:val="00B5254B"/>
    <w:rsid w:val="00B52B02"/>
    <w:rsid w:val="00B52EAB"/>
    <w:rsid w:val="00B5307F"/>
    <w:rsid w:val="00B53352"/>
    <w:rsid w:val="00B53567"/>
    <w:rsid w:val="00B55180"/>
    <w:rsid w:val="00B56A87"/>
    <w:rsid w:val="00B56D4A"/>
    <w:rsid w:val="00B572C1"/>
    <w:rsid w:val="00B575E0"/>
    <w:rsid w:val="00B57A56"/>
    <w:rsid w:val="00B610F5"/>
    <w:rsid w:val="00B61121"/>
    <w:rsid w:val="00B612E0"/>
    <w:rsid w:val="00B61678"/>
    <w:rsid w:val="00B6175A"/>
    <w:rsid w:val="00B62485"/>
    <w:rsid w:val="00B62D4C"/>
    <w:rsid w:val="00B637F6"/>
    <w:rsid w:val="00B64611"/>
    <w:rsid w:val="00B652BC"/>
    <w:rsid w:val="00B65874"/>
    <w:rsid w:val="00B665D3"/>
    <w:rsid w:val="00B66706"/>
    <w:rsid w:val="00B66857"/>
    <w:rsid w:val="00B66E0E"/>
    <w:rsid w:val="00B6779E"/>
    <w:rsid w:val="00B67C21"/>
    <w:rsid w:val="00B67E3D"/>
    <w:rsid w:val="00B70544"/>
    <w:rsid w:val="00B7055E"/>
    <w:rsid w:val="00B70B5C"/>
    <w:rsid w:val="00B70C2A"/>
    <w:rsid w:val="00B71DAD"/>
    <w:rsid w:val="00B72537"/>
    <w:rsid w:val="00B72AEE"/>
    <w:rsid w:val="00B73442"/>
    <w:rsid w:val="00B73C74"/>
    <w:rsid w:val="00B73F20"/>
    <w:rsid w:val="00B744F1"/>
    <w:rsid w:val="00B747DD"/>
    <w:rsid w:val="00B74996"/>
    <w:rsid w:val="00B75026"/>
    <w:rsid w:val="00B75725"/>
    <w:rsid w:val="00B76A6F"/>
    <w:rsid w:val="00B76E5C"/>
    <w:rsid w:val="00B774DD"/>
    <w:rsid w:val="00B77707"/>
    <w:rsid w:val="00B80370"/>
    <w:rsid w:val="00B80393"/>
    <w:rsid w:val="00B805CF"/>
    <w:rsid w:val="00B81583"/>
    <w:rsid w:val="00B81603"/>
    <w:rsid w:val="00B828EB"/>
    <w:rsid w:val="00B82C45"/>
    <w:rsid w:val="00B837E9"/>
    <w:rsid w:val="00B83822"/>
    <w:rsid w:val="00B83B60"/>
    <w:rsid w:val="00B84E1D"/>
    <w:rsid w:val="00B850E2"/>
    <w:rsid w:val="00B858D1"/>
    <w:rsid w:val="00B85AE2"/>
    <w:rsid w:val="00B86029"/>
    <w:rsid w:val="00B861F7"/>
    <w:rsid w:val="00B86324"/>
    <w:rsid w:val="00B8640C"/>
    <w:rsid w:val="00B86518"/>
    <w:rsid w:val="00B865E6"/>
    <w:rsid w:val="00B86DD5"/>
    <w:rsid w:val="00B86E3A"/>
    <w:rsid w:val="00B86E78"/>
    <w:rsid w:val="00B87168"/>
    <w:rsid w:val="00B91231"/>
    <w:rsid w:val="00B91665"/>
    <w:rsid w:val="00B918F3"/>
    <w:rsid w:val="00B91C34"/>
    <w:rsid w:val="00B91EE8"/>
    <w:rsid w:val="00B91F98"/>
    <w:rsid w:val="00B920ED"/>
    <w:rsid w:val="00B9246D"/>
    <w:rsid w:val="00B92D6A"/>
    <w:rsid w:val="00B9377A"/>
    <w:rsid w:val="00B949CB"/>
    <w:rsid w:val="00B94FD3"/>
    <w:rsid w:val="00B95087"/>
    <w:rsid w:val="00B95673"/>
    <w:rsid w:val="00B959D0"/>
    <w:rsid w:val="00B95A20"/>
    <w:rsid w:val="00B95FA0"/>
    <w:rsid w:val="00B9699A"/>
    <w:rsid w:val="00B973B6"/>
    <w:rsid w:val="00B978BD"/>
    <w:rsid w:val="00BA0BD1"/>
    <w:rsid w:val="00BA1237"/>
    <w:rsid w:val="00BA15AC"/>
    <w:rsid w:val="00BA15F8"/>
    <w:rsid w:val="00BA1765"/>
    <w:rsid w:val="00BA4388"/>
    <w:rsid w:val="00BA4CD6"/>
    <w:rsid w:val="00BA4F71"/>
    <w:rsid w:val="00BA529C"/>
    <w:rsid w:val="00BA53A7"/>
    <w:rsid w:val="00BA5D88"/>
    <w:rsid w:val="00BA63C9"/>
    <w:rsid w:val="00BA6433"/>
    <w:rsid w:val="00BA66D7"/>
    <w:rsid w:val="00BA66DD"/>
    <w:rsid w:val="00BA757D"/>
    <w:rsid w:val="00BA78AE"/>
    <w:rsid w:val="00BA7D0B"/>
    <w:rsid w:val="00BB01AD"/>
    <w:rsid w:val="00BB054E"/>
    <w:rsid w:val="00BB1025"/>
    <w:rsid w:val="00BB138D"/>
    <w:rsid w:val="00BB1441"/>
    <w:rsid w:val="00BB199F"/>
    <w:rsid w:val="00BB1AC1"/>
    <w:rsid w:val="00BB2460"/>
    <w:rsid w:val="00BB27F9"/>
    <w:rsid w:val="00BB2C76"/>
    <w:rsid w:val="00BB2DFD"/>
    <w:rsid w:val="00BB2F86"/>
    <w:rsid w:val="00BB2FDF"/>
    <w:rsid w:val="00BB3155"/>
    <w:rsid w:val="00BB4F0A"/>
    <w:rsid w:val="00BB5518"/>
    <w:rsid w:val="00BB6327"/>
    <w:rsid w:val="00BB670A"/>
    <w:rsid w:val="00BB6AA1"/>
    <w:rsid w:val="00BB785C"/>
    <w:rsid w:val="00BB7D43"/>
    <w:rsid w:val="00BC00D5"/>
    <w:rsid w:val="00BC132D"/>
    <w:rsid w:val="00BC162F"/>
    <w:rsid w:val="00BC17A2"/>
    <w:rsid w:val="00BC180F"/>
    <w:rsid w:val="00BC1AAA"/>
    <w:rsid w:val="00BC227F"/>
    <w:rsid w:val="00BC298D"/>
    <w:rsid w:val="00BC2B26"/>
    <w:rsid w:val="00BC2E6B"/>
    <w:rsid w:val="00BC35E3"/>
    <w:rsid w:val="00BC3B38"/>
    <w:rsid w:val="00BC3F6F"/>
    <w:rsid w:val="00BC43A0"/>
    <w:rsid w:val="00BC4779"/>
    <w:rsid w:val="00BC4A92"/>
    <w:rsid w:val="00BC4ED6"/>
    <w:rsid w:val="00BC5411"/>
    <w:rsid w:val="00BC65B7"/>
    <w:rsid w:val="00BC6850"/>
    <w:rsid w:val="00BC6B6B"/>
    <w:rsid w:val="00BC6CB3"/>
    <w:rsid w:val="00BC748E"/>
    <w:rsid w:val="00BC74BA"/>
    <w:rsid w:val="00BC76C6"/>
    <w:rsid w:val="00BC7D2B"/>
    <w:rsid w:val="00BD0F01"/>
    <w:rsid w:val="00BD1549"/>
    <w:rsid w:val="00BD194C"/>
    <w:rsid w:val="00BD236A"/>
    <w:rsid w:val="00BD24D6"/>
    <w:rsid w:val="00BD25BE"/>
    <w:rsid w:val="00BD2B70"/>
    <w:rsid w:val="00BD41DF"/>
    <w:rsid w:val="00BD42D0"/>
    <w:rsid w:val="00BD438F"/>
    <w:rsid w:val="00BD49E2"/>
    <w:rsid w:val="00BD4DD3"/>
    <w:rsid w:val="00BD4F15"/>
    <w:rsid w:val="00BD5215"/>
    <w:rsid w:val="00BD52D7"/>
    <w:rsid w:val="00BD5B83"/>
    <w:rsid w:val="00BD6357"/>
    <w:rsid w:val="00BD6795"/>
    <w:rsid w:val="00BD6C45"/>
    <w:rsid w:val="00BD7117"/>
    <w:rsid w:val="00BD7143"/>
    <w:rsid w:val="00BD7EF2"/>
    <w:rsid w:val="00BD7F00"/>
    <w:rsid w:val="00BE0BD7"/>
    <w:rsid w:val="00BE0BFC"/>
    <w:rsid w:val="00BE19BD"/>
    <w:rsid w:val="00BE293A"/>
    <w:rsid w:val="00BE2B02"/>
    <w:rsid w:val="00BE2DCF"/>
    <w:rsid w:val="00BE2E2C"/>
    <w:rsid w:val="00BE3021"/>
    <w:rsid w:val="00BE36D6"/>
    <w:rsid w:val="00BE375E"/>
    <w:rsid w:val="00BE3BBB"/>
    <w:rsid w:val="00BE456B"/>
    <w:rsid w:val="00BE4999"/>
    <w:rsid w:val="00BE5CB0"/>
    <w:rsid w:val="00BE6831"/>
    <w:rsid w:val="00BE72C7"/>
    <w:rsid w:val="00BE783E"/>
    <w:rsid w:val="00BE7D10"/>
    <w:rsid w:val="00BF0390"/>
    <w:rsid w:val="00BF1381"/>
    <w:rsid w:val="00BF2741"/>
    <w:rsid w:val="00BF2FC7"/>
    <w:rsid w:val="00BF31F0"/>
    <w:rsid w:val="00BF3654"/>
    <w:rsid w:val="00BF37C9"/>
    <w:rsid w:val="00BF3BB5"/>
    <w:rsid w:val="00BF3E8E"/>
    <w:rsid w:val="00BF40A6"/>
    <w:rsid w:val="00BF47CF"/>
    <w:rsid w:val="00BF485F"/>
    <w:rsid w:val="00BF4F12"/>
    <w:rsid w:val="00BF4F73"/>
    <w:rsid w:val="00BF4FF3"/>
    <w:rsid w:val="00BF5675"/>
    <w:rsid w:val="00BF6715"/>
    <w:rsid w:val="00BF687A"/>
    <w:rsid w:val="00BF6885"/>
    <w:rsid w:val="00BF78C7"/>
    <w:rsid w:val="00BF7B7C"/>
    <w:rsid w:val="00BF7D88"/>
    <w:rsid w:val="00C0044F"/>
    <w:rsid w:val="00C00F42"/>
    <w:rsid w:val="00C01236"/>
    <w:rsid w:val="00C0158A"/>
    <w:rsid w:val="00C02173"/>
    <w:rsid w:val="00C02C10"/>
    <w:rsid w:val="00C034F6"/>
    <w:rsid w:val="00C03B6F"/>
    <w:rsid w:val="00C04092"/>
    <w:rsid w:val="00C04D28"/>
    <w:rsid w:val="00C05474"/>
    <w:rsid w:val="00C05BC4"/>
    <w:rsid w:val="00C05DCE"/>
    <w:rsid w:val="00C05FFC"/>
    <w:rsid w:val="00C06295"/>
    <w:rsid w:val="00C06E1A"/>
    <w:rsid w:val="00C06FD9"/>
    <w:rsid w:val="00C073B9"/>
    <w:rsid w:val="00C073E8"/>
    <w:rsid w:val="00C0764B"/>
    <w:rsid w:val="00C10074"/>
    <w:rsid w:val="00C102C7"/>
    <w:rsid w:val="00C1039C"/>
    <w:rsid w:val="00C109A4"/>
    <w:rsid w:val="00C10BB9"/>
    <w:rsid w:val="00C10C95"/>
    <w:rsid w:val="00C1129C"/>
    <w:rsid w:val="00C1167A"/>
    <w:rsid w:val="00C11D06"/>
    <w:rsid w:val="00C11E84"/>
    <w:rsid w:val="00C1228F"/>
    <w:rsid w:val="00C12E64"/>
    <w:rsid w:val="00C130B7"/>
    <w:rsid w:val="00C13842"/>
    <w:rsid w:val="00C138D9"/>
    <w:rsid w:val="00C14469"/>
    <w:rsid w:val="00C1448F"/>
    <w:rsid w:val="00C14613"/>
    <w:rsid w:val="00C14CC2"/>
    <w:rsid w:val="00C14E13"/>
    <w:rsid w:val="00C159A1"/>
    <w:rsid w:val="00C15CA8"/>
    <w:rsid w:val="00C15F3F"/>
    <w:rsid w:val="00C1630D"/>
    <w:rsid w:val="00C16342"/>
    <w:rsid w:val="00C16556"/>
    <w:rsid w:val="00C166CB"/>
    <w:rsid w:val="00C16E6B"/>
    <w:rsid w:val="00C174EF"/>
    <w:rsid w:val="00C17DE2"/>
    <w:rsid w:val="00C203DA"/>
    <w:rsid w:val="00C205BA"/>
    <w:rsid w:val="00C20B13"/>
    <w:rsid w:val="00C2109C"/>
    <w:rsid w:val="00C212B9"/>
    <w:rsid w:val="00C22CF7"/>
    <w:rsid w:val="00C22F8A"/>
    <w:rsid w:val="00C23450"/>
    <w:rsid w:val="00C23C90"/>
    <w:rsid w:val="00C23EF4"/>
    <w:rsid w:val="00C240FF"/>
    <w:rsid w:val="00C242F9"/>
    <w:rsid w:val="00C24668"/>
    <w:rsid w:val="00C24CEF"/>
    <w:rsid w:val="00C250B3"/>
    <w:rsid w:val="00C250CB"/>
    <w:rsid w:val="00C254A1"/>
    <w:rsid w:val="00C25A4D"/>
    <w:rsid w:val="00C25A65"/>
    <w:rsid w:val="00C2616C"/>
    <w:rsid w:val="00C26803"/>
    <w:rsid w:val="00C271C3"/>
    <w:rsid w:val="00C2730D"/>
    <w:rsid w:val="00C273B4"/>
    <w:rsid w:val="00C276B9"/>
    <w:rsid w:val="00C30A2D"/>
    <w:rsid w:val="00C30A3D"/>
    <w:rsid w:val="00C31168"/>
    <w:rsid w:val="00C31F42"/>
    <w:rsid w:val="00C324BB"/>
    <w:rsid w:val="00C328EB"/>
    <w:rsid w:val="00C3301F"/>
    <w:rsid w:val="00C334E6"/>
    <w:rsid w:val="00C337F5"/>
    <w:rsid w:val="00C342CA"/>
    <w:rsid w:val="00C3440A"/>
    <w:rsid w:val="00C34D65"/>
    <w:rsid w:val="00C35442"/>
    <w:rsid w:val="00C35BA5"/>
    <w:rsid w:val="00C35DC5"/>
    <w:rsid w:val="00C362D4"/>
    <w:rsid w:val="00C36397"/>
    <w:rsid w:val="00C36E33"/>
    <w:rsid w:val="00C3730F"/>
    <w:rsid w:val="00C374C5"/>
    <w:rsid w:val="00C3793D"/>
    <w:rsid w:val="00C37B89"/>
    <w:rsid w:val="00C37FD7"/>
    <w:rsid w:val="00C4071B"/>
    <w:rsid w:val="00C41037"/>
    <w:rsid w:val="00C41556"/>
    <w:rsid w:val="00C41901"/>
    <w:rsid w:val="00C41ED9"/>
    <w:rsid w:val="00C42DD1"/>
    <w:rsid w:val="00C42E67"/>
    <w:rsid w:val="00C43DD1"/>
    <w:rsid w:val="00C440F9"/>
    <w:rsid w:val="00C44292"/>
    <w:rsid w:val="00C44624"/>
    <w:rsid w:val="00C44DDD"/>
    <w:rsid w:val="00C45DD4"/>
    <w:rsid w:val="00C461D0"/>
    <w:rsid w:val="00C4648F"/>
    <w:rsid w:val="00C46EE9"/>
    <w:rsid w:val="00C46F58"/>
    <w:rsid w:val="00C477ED"/>
    <w:rsid w:val="00C5016F"/>
    <w:rsid w:val="00C503A4"/>
    <w:rsid w:val="00C51A7E"/>
    <w:rsid w:val="00C51C56"/>
    <w:rsid w:val="00C529F2"/>
    <w:rsid w:val="00C544C7"/>
    <w:rsid w:val="00C55453"/>
    <w:rsid w:val="00C556B6"/>
    <w:rsid w:val="00C560BE"/>
    <w:rsid w:val="00C562D9"/>
    <w:rsid w:val="00C56914"/>
    <w:rsid w:val="00C57183"/>
    <w:rsid w:val="00C57412"/>
    <w:rsid w:val="00C57544"/>
    <w:rsid w:val="00C57F3D"/>
    <w:rsid w:val="00C607F4"/>
    <w:rsid w:val="00C60B1B"/>
    <w:rsid w:val="00C61276"/>
    <w:rsid w:val="00C616BF"/>
    <w:rsid w:val="00C61D42"/>
    <w:rsid w:val="00C61F79"/>
    <w:rsid w:val="00C61F7D"/>
    <w:rsid w:val="00C62795"/>
    <w:rsid w:val="00C6370E"/>
    <w:rsid w:val="00C6380C"/>
    <w:rsid w:val="00C6393B"/>
    <w:rsid w:val="00C63A88"/>
    <w:rsid w:val="00C63F37"/>
    <w:rsid w:val="00C64010"/>
    <w:rsid w:val="00C64AAE"/>
    <w:rsid w:val="00C64AB2"/>
    <w:rsid w:val="00C6539B"/>
    <w:rsid w:val="00C66FE3"/>
    <w:rsid w:val="00C67AD9"/>
    <w:rsid w:val="00C703E3"/>
    <w:rsid w:val="00C724B5"/>
    <w:rsid w:val="00C72834"/>
    <w:rsid w:val="00C72975"/>
    <w:rsid w:val="00C7386D"/>
    <w:rsid w:val="00C73C4D"/>
    <w:rsid w:val="00C73E39"/>
    <w:rsid w:val="00C73E62"/>
    <w:rsid w:val="00C74620"/>
    <w:rsid w:val="00C74B61"/>
    <w:rsid w:val="00C7511B"/>
    <w:rsid w:val="00C77CA4"/>
    <w:rsid w:val="00C80072"/>
    <w:rsid w:val="00C80079"/>
    <w:rsid w:val="00C806FA"/>
    <w:rsid w:val="00C80E30"/>
    <w:rsid w:val="00C81011"/>
    <w:rsid w:val="00C818AB"/>
    <w:rsid w:val="00C824DA"/>
    <w:rsid w:val="00C83080"/>
    <w:rsid w:val="00C8336B"/>
    <w:rsid w:val="00C84034"/>
    <w:rsid w:val="00C840FA"/>
    <w:rsid w:val="00C841E6"/>
    <w:rsid w:val="00C850B6"/>
    <w:rsid w:val="00C8548B"/>
    <w:rsid w:val="00C8585E"/>
    <w:rsid w:val="00C85923"/>
    <w:rsid w:val="00C8729D"/>
    <w:rsid w:val="00C87590"/>
    <w:rsid w:val="00C903EE"/>
    <w:rsid w:val="00C9085C"/>
    <w:rsid w:val="00C90F4F"/>
    <w:rsid w:val="00C91992"/>
    <w:rsid w:val="00C91B7B"/>
    <w:rsid w:val="00C91CC0"/>
    <w:rsid w:val="00C91EE1"/>
    <w:rsid w:val="00C922D7"/>
    <w:rsid w:val="00C9244C"/>
    <w:rsid w:val="00C936FE"/>
    <w:rsid w:val="00C93DFB"/>
    <w:rsid w:val="00C946CC"/>
    <w:rsid w:val="00C948B2"/>
    <w:rsid w:val="00C9526B"/>
    <w:rsid w:val="00C9581F"/>
    <w:rsid w:val="00C95D3D"/>
    <w:rsid w:val="00C969C2"/>
    <w:rsid w:val="00C96AFD"/>
    <w:rsid w:val="00C974EE"/>
    <w:rsid w:val="00C975DB"/>
    <w:rsid w:val="00C9798A"/>
    <w:rsid w:val="00C97BA2"/>
    <w:rsid w:val="00CA01E9"/>
    <w:rsid w:val="00CA0D01"/>
    <w:rsid w:val="00CA0FC4"/>
    <w:rsid w:val="00CA10B7"/>
    <w:rsid w:val="00CA111B"/>
    <w:rsid w:val="00CA1F1A"/>
    <w:rsid w:val="00CA2241"/>
    <w:rsid w:val="00CA2C43"/>
    <w:rsid w:val="00CA2FEA"/>
    <w:rsid w:val="00CA3B85"/>
    <w:rsid w:val="00CA3D71"/>
    <w:rsid w:val="00CA3E0C"/>
    <w:rsid w:val="00CA42C9"/>
    <w:rsid w:val="00CA49A6"/>
    <w:rsid w:val="00CA4A83"/>
    <w:rsid w:val="00CA55C3"/>
    <w:rsid w:val="00CA65F2"/>
    <w:rsid w:val="00CA6DC3"/>
    <w:rsid w:val="00CA7CAA"/>
    <w:rsid w:val="00CB027A"/>
    <w:rsid w:val="00CB07ED"/>
    <w:rsid w:val="00CB1648"/>
    <w:rsid w:val="00CB28BA"/>
    <w:rsid w:val="00CB35F4"/>
    <w:rsid w:val="00CB3721"/>
    <w:rsid w:val="00CB3C88"/>
    <w:rsid w:val="00CB40BF"/>
    <w:rsid w:val="00CB450C"/>
    <w:rsid w:val="00CB4625"/>
    <w:rsid w:val="00CB4648"/>
    <w:rsid w:val="00CB4F3E"/>
    <w:rsid w:val="00CB5186"/>
    <w:rsid w:val="00CB55D3"/>
    <w:rsid w:val="00CB55F6"/>
    <w:rsid w:val="00CB5FAC"/>
    <w:rsid w:val="00CB6A89"/>
    <w:rsid w:val="00CB6F87"/>
    <w:rsid w:val="00CB705A"/>
    <w:rsid w:val="00CB78EE"/>
    <w:rsid w:val="00CB7C92"/>
    <w:rsid w:val="00CC0C15"/>
    <w:rsid w:val="00CC0FF5"/>
    <w:rsid w:val="00CC143E"/>
    <w:rsid w:val="00CC1946"/>
    <w:rsid w:val="00CC1A49"/>
    <w:rsid w:val="00CC1C9E"/>
    <w:rsid w:val="00CC1F5D"/>
    <w:rsid w:val="00CC2366"/>
    <w:rsid w:val="00CC2D01"/>
    <w:rsid w:val="00CC3317"/>
    <w:rsid w:val="00CC3B4A"/>
    <w:rsid w:val="00CC3DA4"/>
    <w:rsid w:val="00CC3DA7"/>
    <w:rsid w:val="00CC4503"/>
    <w:rsid w:val="00CC46F9"/>
    <w:rsid w:val="00CC4BAA"/>
    <w:rsid w:val="00CC4D33"/>
    <w:rsid w:val="00CC4D5A"/>
    <w:rsid w:val="00CC4E95"/>
    <w:rsid w:val="00CC5170"/>
    <w:rsid w:val="00CC56E1"/>
    <w:rsid w:val="00CC57F8"/>
    <w:rsid w:val="00CC5A81"/>
    <w:rsid w:val="00CC5F55"/>
    <w:rsid w:val="00CC62D7"/>
    <w:rsid w:val="00CC6B55"/>
    <w:rsid w:val="00CC7392"/>
    <w:rsid w:val="00CC7B32"/>
    <w:rsid w:val="00CD1767"/>
    <w:rsid w:val="00CD186A"/>
    <w:rsid w:val="00CD1B23"/>
    <w:rsid w:val="00CD2C7B"/>
    <w:rsid w:val="00CD366E"/>
    <w:rsid w:val="00CD3B20"/>
    <w:rsid w:val="00CD3D1C"/>
    <w:rsid w:val="00CD3FEF"/>
    <w:rsid w:val="00CD4734"/>
    <w:rsid w:val="00CD4B9B"/>
    <w:rsid w:val="00CD5AE7"/>
    <w:rsid w:val="00CD5EF1"/>
    <w:rsid w:val="00CD6620"/>
    <w:rsid w:val="00CD6636"/>
    <w:rsid w:val="00CD68AA"/>
    <w:rsid w:val="00CD6F99"/>
    <w:rsid w:val="00CD7546"/>
    <w:rsid w:val="00CE00ED"/>
    <w:rsid w:val="00CE03FE"/>
    <w:rsid w:val="00CE04D5"/>
    <w:rsid w:val="00CE0622"/>
    <w:rsid w:val="00CE0C96"/>
    <w:rsid w:val="00CE17AD"/>
    <w:rsid w:val="00CE1862"/>
    <w:rsid w:val="00CE1E7E"/>
    <w:rsid w:val="00CE25B0"/>
    <w:rsid w:val="00CE271F"/>
    <w:rsid w:val="00CE2A54"/>
    <w:rsid w:val="00CE2D62"/>
    <w:rsid w:val="00CE38AF"/>
    <w:rsid w:val="00CE3E1E"/>
    <w:rsid w:val="00CE3F2E"/>
    <w:rsid w:val="00CE43BA"/>
    <w:rsid w:val="00CE552A"/>
    <w:rsid w:val="00CE569C"/>
    <w:rsid w:val="00CE585A"/>
    <w:rsid w:val="00CE5C53"/>
    <w:rsid w:val="00CE6899"/>
    <w:rsid w:val="00CE6C96"/>
    <w:rsid w:val="00CF022A"/>
    <w:rsid w:val="00CF0333"/>
    <w:rsid w:val="00CF078A"/>
    <w:rsid w:val="00CF078D"/>
    <w:rsid w:val="00CF10B5"/>
    <w:rsid w:val="00CF22F7"/>
    <w:rsid w:val="00CF27FD"/>
    <w:rsid w:val="00CF2B5F"/>
    <w:rsid w:val="00CF3AF5"/>
    <w:rsid w:val="00CF434C"/>
    <w:rsid w:val="00CF4F48"/>
    <w:rsid w:val="00CF4F75"/>
    <w:rsid w:val="00CF5313"/>
    <w:rsid w:val="00CF64DB"/>
    <w:rsid w:val="00CF70E9"/>
    <w:rsid w:val="00CF7E7A"/>
    <w:rsid w:val="00D00923"/>
    <w:rsid w:val="00D01B34"/>
    <w:rsid w:val="00D02EE9"/>
    <w:rsid w:val="00D02F38"/>
    <w:rsid w:val="00D03CEE"/>
    <w:rsid w:val="00D03EC0"/>
    <w:rsid w:val="00D04704"/>
    <w:rsid w:val="00D04854"/>
    <w:rsid w:val="00D054B7"/>
    <w:rsid w:val="00D05936"/>
    <w:rsid w:val="00D06843"/>
    <w:rsid w:val="00D071FC"/>
    <w:rsid w:val="00D072FD"/>
    <w:rsid w:val="00D074ED"/>
    <w:rsid w:val="00D0754B"/>
    <w:rsid w:val="00D10C91"/>
    <w:rsid w:val="00D11C8F"/>
    <w:rsid w:val="00D121B8"/>
    <w:rsid w:val="00D12485"/>
    <w:rsid w:val="00D12631"/>
    <w:rsid w:val="00D12885"/>
    <w:rsid w:val="00D13D74"/>
    <w:rsid w:val="00D14155"/>
    <w:rsid w:val="00D14460"/>
    <w:rsid w:val="00D149B6"/>
    <w:rsid w:val="00D15449"/>
    <w:rsid w:val="00D158B5"/>
    <w:rsid w:val="00D15A8C"/>
    <w:rsid w:val="00D162AF"/>
    <w:rsid w:val="00D16486"/>
    <w:rsid w:val="00D16553"/>
    <w:rsid w:val="00D16A45"/>
    <w:rsid w:val="00D16DBC"/>
    <w:rsid w:val="00D17A53"/>
    <w:rsid w:val="00D17C73"/>
    <w:rsid w:val="00D17F6E"/>
    <w:rsid w:val="00D2054B"/>
    <w:rsid w:val="00D20ACD"/>
    <w:rsid w:val="00D21299"/>
    <w:rsid w:val="00D21A4F"/>
    <w:rsid w:val="00D21A7C"/>
    <w:rsid w:val="00D220B4"/>
    <w:rsid w:val="00D22490"/>
    <w:rsid w:val="00D22F20"/>
    <w:rsid w:val="00D23D57"/>
    <w:rsid w:val="00D241E0"/>
    <w:rsid w:val="00D24A8C"/>
    <w:rsid w:val="00D24D40"/>
    <w:rsid w:val="00D25C39"/>
    <w:rsid w:val="00D26667"/>
    <w:rsid w:val="00D26BDA"/>
    <w:rsid w:val="00D2700D"/>
    <w:rsid w:val="00D279AE"/>
    <w:rsid w:val="00D27B0A"/>
    <w:rsid w:val="00D27DBD"/>
    <w:rsid w:val="00D307BF"/>
    <w:rsid w:val="00D314F6"/>
    <w:rsid w:val="00D315FD"/>
    <w:rsid w:val="00D32D67"/>
    <w:rsid w:val="00D32E65"/>
    <w:rsid w:val="00D32F1C"/>
    <w:rsid w:val="00D3324C"/>
    <w:rsid w:val="00D33B7C"/>
    <w:rsid w:val="00D34003"/>
    <w:rsid w:val="00D3422D"/>
    <w:rsid w:val="00D34FDF"/>
    <w:rsid w:val="00D3743D"/>
    <w:rsid w:val="00D377F2"/>
    <w:rsid w:val="00D37BA2"/>
    <w:rsid w:val="00D37EE1"/>
    <w:rsid w:val="00D40157"/>
    <w:rsid w:val="00D40BD9"/>
    <w:rsid w:val="00D40FC8"/>
    <w:rsid w:val="00D42C3C"/>
    <w:rsid w:val="00D42C94"/>
    <w:rsid w:val="00D42D7E"/>
    <w:rsid w:val="00D43144"/>
    <w:rsid w:val="00D43C8B"/>
    <w:rsid w:val="00D43D2B"/>
    <w:rsid w:val="00D447A4"/>
    <w:rsid w:val="00D44900"/>
    <w:rsid w:val="00D44D6E"/>
    <w:rsid w:val="00D44DB3"/>
    <w:rsid w:val="00D44E4F"/>
    <w:rsid w:val="00D4525D"/>
    <w:rsid w:val="00D46039"/>
    <w:rsid w:val="00D46EC5"/>
    <w:rsid w:val="00D47D19"/>
    <w:rsid w:val="00D503BE"/>
    <w:rsid w:val="00D5062E"/>
    <w:rsid w:val="00D509BD"/>
    <w:rsid w:val="00D50CBB"/>
    <w:rsid w:val="00D50FCC"/>
    <w:rsid w:val="00D511C8"/>
    <w:rsid w:val="00D51BA9"/>
    <w:rsid w:val="00D5223C"/>
    <w:rsid w:val="00D5269D"/>
    <w:rsid w:val="00D52762"/>
    <w:rsid w:val="00D52FEF"/>
    <w:rsid w:val="00D535A3"/>
    <w:rsid w:val="00D53D90"/>
    <w:rsid w:val="00D544B3"/>
    <w:rsid w:val="00D544CA"/>
    <w:rsid w:val="00D54624"/>
    <w:rsid w:val="00D54900"/>
    <w:rsid w:val="00D54BA3"/>
    <w:rsid w:val="00D553B2"/>
    <w:rsid w:val="00D56610"/>
    <w:rsid w:val="00D56A5D"/>
    <w:rsid w:val="00D56EEF"/>
    <w:rsid w:val="00D56FC7"/>
    <w:rsid w:val="00D57BF2"/>
    <w:rsid w:val="00D57E45"/>
    <w:rsid w:val="00D57E58"/>
    <w:rsid w:val="00D600B8"/>
    <w:rsid w:val="00D60C4B"/>
    <w:rsid w:val="00D632D3"/>
    <w:rsid w:val="00D634DB"/>
    <w:rsid w:val="00D6376C"/>
    <w:rsid w:val="00D63BFD"/>
    <w:rsid w:val="00D63C24"/>
    <w:rsid w:val="00D6415F"/>
    <w:rsid w:val="00D646CD"/>
    <w:rsid w:val="00D64EFF"/>
    <w:rsid w:val="00D657F9"/>
    <w:rsid w:val="00D660F6"/>
    <w:rsid w:val="00D66B53"/>
    <w:rsid w:val="00D6737D"/>
    <w:rsid w:val="00D67C05"/>
    <w:rsid w:val="00D67D13"/>
    <w:rsid w:val="00D67FC6"/>
    <w:rsid w:val="00D7017A"/>
    <w:rsid w:val="00D71C3A"/>
    <w:rsid w:val="00D72BA0"/>
    <w:rsid w:val="00D73D59"/>
    <w:rsid w:val="00D74034"/>
    <w:rsid w:val="00D743BD"/>
    <w:rsid w:val="00D74F51"/>
    <w:rsid w:val="00D75347"/>
    <w:rsid w:val="00D767A3"/>
    <w:rsid w:val="00D76A2A"/>
    <w:rsid w:val="00D770E1"/>
    <w:rsid w:val="00D77358"/>
    <w:rsid w:val="00D806E6"/>
    <w:rsid w:val="00D80C4B"/>
    <w:rsid w:val="00D812F6"/>
    <w:rsid w:val="00D81329"/>
    <w:rsid w:val="00D81865"/>
    <w:rsid w:val="00D81986"/>
    <w:rsid w:val="00D81BE8"/>
    <w:rsid w:val="00D81C39"/>
    <w:rsid w:val="00D82044"/>
    <w:rsid w:val="00D820E3"/>
    <w:rsid w:val="00D82228"/>
    <w:rsid w:val="00D83235"/>
    <w:rsid w:val="00D8356B"/>
    <w:rsid w:val="00D83908"/>
    <w:rsid w:val="00D839B2"/>
    <w:rsid w:val="00D83F8C"/>
    <w:rsid w:val="00D842A6"/>
    <w:rsid w:val="00D84E86"/>
    <w:rsid w:val="00D85A74"/>
    <w:rsid w:val="00D8678A"/>
    <w:rsid w:val="00D86B7C"/>
    <w:rsid w:val="00D86CB3"/>
    <w:rsid w:val="00D87850"/>
    <w:rsid w:val="00D879A9"/>
    <w:rsid w:val="00D87E8E"/>
    <w:rsid w:val="00D90049"/>
    <w:rsid w:val="00D90178"/>
    <w:rsid w:val="00D91414"/>
    <w:rsid w:val="00D91C04"/>
    <w:rsid w:val="00D92423"/>
    <w:rsid w:val="00D92A5E"/>
    <w:rsid w:val="00D92C1A"/>
    <w:rsid w:val="00D92FEC"/>
    <w:rsid w:val="00D93641"/>
    <w:rsid w:val="00D93B3F"/>
    <w:rsid w:val="00D943BB"/>
    <w:rsid w:val="00D952B9"/>
    <w:rsid w:val="00D954E9"/>
    <w:rsid w:val="00D9552E"/>
    <w:rsid w:val="00D96308"/>
    <w:rsid w:val="00D965BD"/>
    <w:rsid w:val="00D969CB"/>
    <w:rsid w:val="00D96C7B"/>
    <w:rsid w:val="00D96E84"/>
    <w:rsid w:val="00D970B4"/>
    <w:rsid w:val="00D97B81"/>
    <w:rsid w:val="00DA05FF"/>
    <w:rsid w:val="00DA0D99"/>
    <w:rsid w:val="00DA19DD"/>
    <w:rsid w:val="00DA1EDF"/>
    <w:rsid w:val="00DA1FE0"/>
    <w:rsid w:val="00DA26DC"/>
    <w:rsid w:val="00DA2960"/>
    <w:rsid w:val="00DA29B7"/>
    <w:rsid w:val="00DA2F79"/>
    <w:rsid w:val="00DA3EA6"/>
    <w:rsid w:val="00DA40D1"/>
    <w:rsid w:val="00DA452F"/>
    <w:rsid w:val="00DA4CC2"/>
    <w:rsid w:val="00DA4DBB"/>
    <w:rsid w:val="00DA523D"/>
    <w:rsid w:val="00DA53F5"/>
    <w:rsid w:val="00DA585F"/>
    <w:rsid w:val="00DA6496"/>
    <w:rsid w:val="00DA65EB"/>
    <w:rsid w:val="00DA76F4"/>
    <w:rsid w:val="00DA7B70"/>
    <w:rsid w:val="00DB02F6"/>
    <w:rsid w:val="00DB0483"/>
    <w:rsid w:val="00DB0E00"/>
    <w:rsid w:val="00DB117F"/>
    <w:rsid w:val="00DB12C4"/>
    <w:rsid w:val="00DB17C3"/>
    <w:rsid w:val="00DB1AA2"/>
    <w:rsid w:val="00DB242A"/>
    <w:rsid w:val="00DB2AC4"/>
    <w:rsid w:val="00DB4378"/>
    <w:rsid w:val="00DB4D58"/>
    <w:rsid w:val="00DB52BE"/>
    <w:rsid w:val="00DB5356"/>
    <w:rsid w:val="00DB64FB"/>
    <w:rsid w:val="00DB680D"/>
    <w:rsid w:val="00DB7786"/>
    <w:rsid w:val="00DB7C81"/>
    <w:rsid w:val="00DB7E08"/>
    <w:rsid w:val="00DC0529"/>
    <w:rsid w:val="00DC117C"/>
    <w:rsid w:val="00DC220D"/>
    <w:rsid w:val="00DC26CC"/>
    <w:rsid w:val="00DC2C75"/>
    <w:rsid w:val="00DC2D7C"/>
    <w:rsid w:val="00DC2F37"/>
    <w:rsid w:val="00DC3F21"/>
    <w:rsid w:val="00DC4954"/>
    <w:rsid w:val="00DC4DA3"/>
    <w:rsid w:val="00DC4FFC"/>
    <w:rsid w:val="00DC672F"/>
    <w:rsid w:val="00DC6E82"/>
    <w:rsid w:val="00DC6FCB"/>
    <w:rsid w:val="00DC796C"/>
    <w:rsid w:val="00DC7E8C"/>
    <w:rsid w:val="00DD0967"/>
    <w:rsid w:val="00DD0DA6"/>
    <w:rsid w:val="00DD1ACF"/>
    <w:rsid w:val="00DD1F61"/>
    <w:rsid w:val="00DD22BB"/>
    <w:rsid w:val="00DD23B8"/>
    <w:rsid w:val="00DD275E"/>
    <w:rsid w:val="00DD3B64"/>
    <w:rsid w:val="00DD429F"/>
    <w:rsid w:val="00DD4A1A"/>
    <w:rsid w:val="00DD4DB0"/>
    <w:rsid w:val="00DD4EC3"/>
    <w:rsid w:val="00DD4F25"/>
    <w:rsid w:val="00DD5923"/>
    <w:rsid w:val="00DD758F"/>
    <w:rsid w:val="00DD796D"/>
    <w:rsid w:val="00DD7A74"/>
    <w:rsid w:val="00DD7AD9"/>
    <w:rsid w:val="00DE01ED"/>
    <w:rsid w:val="00DE089D"/>
    <w:rsid w:val="00DE0F36"/>
    <w:rsid w:val="00DE1158"/>
    <w:rsid w:val="00DE1955"/>
    <w:rsid w:val="00DE19EB"/>
    <w:rsid w:val="00DE2932"/>
    <w:rsid w:val="00DE2D38"/>
    <w:rsid w:val="00DE3112"/>
    <w:rsid w:val="00DE3EF3"/>
    <w:rsid w:val="00DE4121"/>
    <w:rsid w:val="00DE44F3"/>
    <w:rsid w:val="00DE51E2"/>
    <w:rsid w:val="00DE56DA"/>
    <w:rsid w:val="00DE5B64"/>
    <w:rsid w:val="00DE6011"/>
    <w:rsid w:val="00DE6387"/>
    <w:rsid w:val="00DE6769"/>
    <w:rsid w:val="00DE6F9B"/>
    <w:rsid w:val="00DE74D8"/>
    <w:rsid w:val="00DE7712"/>
    <w:rsid w:val="00DE774B"/>
    <w:rsid w:val="00DE7AFF"/>
    <w:rsid w:val="00DF077D"/>
    <w:rsid w:val="00DF0A1F"/>
    <w:rsid w:val="00DF156B"/>
    <w:rsid w:val="00DF16BE"/>
    <w:rsid w:val="00DF2A37"/>
    <w:rsid w:val="00DF2ED4"/>
    <w:rsid w:val="00DF3016"/>
    <w:rsid w:val="00DF31F0"/>
    <w:rsid w:val="00DF3783"/>
    <w:rsid w:val="00DF38BB"/>
    <w:rsid w:val="00DF3ED3"/>
    <w:rsid w:val="00DF559E"/>
    <w:rsid w:val="00DF5727"/>
    <w:rsid w:val="00DF5BE7"/>
    <w:rsid w:val="00DF633A"/>
    <w:rsid w:val="00DF7A59"/>
    <w:rsid w:val="00DF7EBD"/>
    <w:rsid w:val="00E00285"/>
    <w:rsid w:val="00E004F1"/>
    <w:rsid w:val="00E0071F"/>
    <w:rsid w:val="00E00FA3"/>
    <w:rsid w:val="00E0112C"/>
    <w:rsid w:val="00E012FD"/>
    <w:rsid w:val="00E01698"/>
    <w:rsid w:val="00E026A8"/>
    <w:rsid w:val="00E032F3"/>
    <w:rsid w:val="00E03ADD"/>
    <w:rsid w:val="00E04547"/>
    <w:rsid w:val="00E0508D"/>
    <w:rsid w:val="00E05271"/>
    <w:rsid w:val="00E05B7E"/>
    <w:rsid w:val="00E05B8D"/>
    <w:rsid w:val="00E06447"/>
    <w:rsid w:val="00E067A5"/>
    <w:rsid w:val="00E06C90"/>
    <w:rsid w:val="00E06E02"/>
    <w:rsid w:val="00E07017"/>
    <w:rsid w:val="00E07150"/>
    <w:rsid w:val="00E07A88"/>
    <w:rsid w:val="00E07F00"/>
    <w:rsid w:val="00E10D7D"/>
    <w:rsid w:val="00E11C14"/>
    <w:rsid w:val="00E13125"/>
    <w:rsid w:val="00E13217"/>
    <w:rsid w:val="00E13551"/>
    <w:rsid w:val="00E1549C"/>
    <w:rsid w:val="00E163B2"/>
    <w:rsid w:val="00E163FD"/>
    <w:rsid w:val="00E16410"/>
    <w:rsid w:val="00E16A94"/>
    <w:rsid w:val="00E16AD7"/>
    <w:rsid w:val="00E16D61"/>
    <w:rsid w:val="00E17153"/>
    <w:rsid w:val="00E17DB4"/>
    <w:rsid w:val="00E17FF3"/>
    <w:rsid w:val="00E20374"/>
    <w:rsid w:val="00E209B3"/>
    <w:rsid w:val="00E20BB6"/>
    <w:rsid w:val="00E20C47"/>
    <w:rsid w:val="00E20C69"/>
    <w:rsid w:val="00E20FCE"/>
    <w:rsid w:val="00E211EE"/>
    <w:rsid w:val="00E212C1"/>
    <w:rsid w:val="00E214AC"/>
    <w:rsid w:val="00E21875"/>
    <w:rsid w:val="00E22CA9"/>
    <w:rsid w:val="00E22D7A"/>
    <w:rsid w:val="00E22DAA"/>
    <w:rsid w:val="00E22FCC"/>
    <w:rsid w:val="00E23BBD"/>
    <w:rsid w:val="00E23DEE"/>
    <w:rsid w:val="00E2410E"/>
    <w:rsid w:val="00E24CEE"/>
    <w:rsid w:val="00E25021"/>
    <w:rsid w:val="00E2523E"/>
    <w:rsid w:val="00E264EA"/>
    <w:rsid w:val="00E2685E"/>
    <w:rsid w:val="00E26AF8"/>
    <w:rsid w:val="00E26D58"/>
    <w:rsid w:val="00E27233"/>
    <w:rsid w:val="00E27B44"/>
    <w:rsid w:val="00E30C7D"/>
    <w:rsid w:val="00E3118C"/>
    <w:rsid w:val="00E3167C"/>
    <w:rsid w:val="00E319D7"/>
    <w:rsid w:val="00E32443"/>
    <w:rsid w:val="00E3264E"/>
    <w:rsid w:val="00E33272"/>
    <w:rsid w:val="00E3377B"/>
    <w:rsid w:val="00E33E45"/>
    <w:rsid w:val="00E34D34"/>
    <w:rsid w:val="00E35003"/>
    <w:rsid w:val="00E365BA"/>
    <w:rsid w:val="00E369BF"/>
    <w:rsid w:val="00E36C1D"/>
    <w:rsid w:val="00E36D0B"/>
    <w:rsid w:val="00E37325"/>
    <w:rsid w:val="00E3781D"/>
    <w:rsid w:val="00E379E6"/>
    <w:rsid w:val="00E37F17"/>
    <w:rsid w:val="00E402EE"/>
    <w:rsid w:val="00E40C34"/>
    <w:rsid w:val="00E40D34"/>
    <w:rsid w:val="00E40E3C"/>
    <w:rsid w:val="00E41A84"/>
    <w:rsid w:val="00E41D4E"/>
    <w:rsid w:val="00E42087"/>
    <w:rsid w:val="00E424EA"/>
    <w:rsid w:val="00E42650"/>
    <w:rsid w:val="00E42D8A"/>
    <w:rsid w:val="00E4372A"/>
    <w:rsid w:val="00E43FB8"/>
    <w:rsid w:val="00E444EC"/>
    <w:rsid w:val="00E45597"/>
    <w:rsid w:val="00E457EC"/>
    <w:rsid w:val="00E46081"/>
    <w:rsid w:val="00E46B93"/>
    <w:rsid w:val="00E46D01"/>
    <w:rsid w:val="00E46F00"/>
    <w:rsid w:val="00E502E7"/>
    <w:rsid w:val="00E512AC"/>
    <w:rsid w:val="00E518C2"/>
    <w:rsid w:val="00E51A90"/>
    <w:rsid w:val="00E52303"/>
    <w:rsid w:val="00E5372F"/>
    <w:rsid w:val="00E53974"/>
    <w:rsid w:val="00E54090"/>
    <w:rsid w:val="00E5568C"/>
    <w:rsid w:val="00E5570D"/>
    <w:rsid w:val="00E55A14"/>
    <w:rsid w:val="00E55C9F"/>
    <w:rsid w:val="00E5646A"/>
    <w:rsid w:val="00E56AF7"/>
    <w:rsid w:val="00E56E0B"/>
    <w:rsid w:val="00E57246"/>
    <w:rsid w:val="00E57591"/>
    <w:rsid w:val="00E607B7"/>
    <w:rsid w:val="00E6146D"/>
    <w:rsid w:val="00E61642"/>
    <w:rsid w:val="00E61BCE"/>
    <w:rsid w:val="00E61F03"/>
    <w:rsid w:val="00E6235D"/>
    <w:rsid w:val="00E625C5"/>
    <w:rsid w:val="00E63964"/>
    <w:rsid w:val="00E6448D"/>
    <w:rsid w:val="00E64E2B"/>
    <w:rsid w:val="00E64F50"/>
    <w:rsid w:val="00E650E5"/>
    <w:rsid w:val="00E653CD"/>
    <w:rsid w:val="00E65483"/>
    <w:rsid w:val="00E663EF"/>
    <w:rsid w:val="00E66F08"/>
    <w:rsid w:val="00E6714F"/>
    <w:rsid w:val="00E70011"/>
    <w:rsid w:val="00E705F3"/>
    <w:rsid w:val="00E7063C"/>
    <w:rsid w:val="00E7104A"/>
    <w:rsid w:val="00E71C00"/>
    <w:rsid w:val="00E72296"/>
    <w:rsid w:val="00E723D1"/>
    <w:rsid w:val="00E72533"/>
    <w:rsid w:val="00E73235"/>
    <w:rsid w:val="00E73335"/>
    <w:rsid w:val="00E73BF9"/>
    <w:rsid w:val="00E74376"/>
    <w:rsid w:val="00E74F93"/>
    <w:rsid w:val="00E74FA1"/>
    <w:rsid w:val="00E75865"/>
    <w:rsid w:val="00E758CD"/>
    <w:rsid w:val="00E75FA3"/>
    <w:rsid w:val="00E76209"/>
    <w:rsid w:val="00E7680C"/>
    <w:rsid w:val="00E7696B"/>
    <w:rsid w:val="00E769AF"/>
    <w:rsid w:val="00E77AC0"/>
    <w:rsid w:val="00E8011C"/>
    <w:rsid w:val="00E8035D"/>
    <w:rsid w:val="00E80461"/>
    <w:rsid w:val="00E80B90"/>
    <w:rsid w:val="00E8102F"/>
    <w:rsid w:val="00E81BFB"/>
    <w:rsid w:val="00E82B80"/>
    <w:rsid w:val="00E82FDC"/>
    <w:rsid w:val="00E83990"/>
    <w:rsid w:val="00E83E30"/>
    <w:rsid w:val="00E83F3F"/>
    <w:rsid w:val="00E84343"/>
    <w:rsid w:val="00E844F1"/>
    <w:rsid w:val="00E846AB"/>
    <w:rsid w:val="00E8566D"/>
    <w:rsid w:val="00E85898"/>
    <w:rsid w:val="00E85917"/>
    <w:rsid w:val="00E85A82"/>
    <w:rsid w:val="00E85DAB"/>
    <w:rsid w:val="00E86FB1"/>
    <w:rsid w:val="00E87033"/>
    <w:rsid w:val="00E8756F"/>
    <w:rsid w:val="00E87611"/>
    <w:rsid w:val="00E8779F"/>
    <w:rsid w:val="00E87E2B"/>
    <w:rsid w:val="00E87EE3"/>
    <w:rsid w:val="00E903A9"/>
    <w:rsid w:val="00E91556"/>
    <w:rsid w:val="00E91696"/>
    <w:rsid w:val="00E9171F"/>
    <w:rsid w:val="00E91AE8"/>
    <w:rsid w:val="00E92352"/>
    <w:rsid w:val="00E9352A"/>
    <w:rsid w:val="00E93FA0"/>
    <w:rsid w:val="00E942C4"/>
    <w:rsid w:val="00E94D9F"/>
    <w:rsid w:val="00E9587F"/>
    <w:rsid w:val="00E95D88"/>
    <w:rsid w:val="00E960B8"/>
    <w:rsid w:val="00E966BE"/>
    <w:rsid w:val="00E966FC"/>
    <w:rsid w:val="00E967FE"/>
    <w:rsid w:val="00E96986"/>
    <w:rsid w:val="00E96B4D"/>
    <w:rsid w:val="00E96D3F"/>
    <w:rsid w:val="00E97B39"/>
    <w:rsid w:val="00EA08C3"/>
    <w:rsid w:val="00EA08F0"/>
    <w:rsid w:val="00EA0992"/>
    <w:rsid w:val="00EA101A"/>
    <w:rsid w:val="00EA11F0"/>
    <w:rsid w:val="00EA1C62"/>
    <w:rsid w:val="00EA1E1F"/>
    <w:rsid w:val="00EA28D5"/>
    <w:rsid w:val="00EA2D3C"/>
    <w:rsid w:val="00EA2D60"/>
    <w:rsid w:val="00EA2F0E"/>
    <w:rsid w:val="00EA32D4"/>
    <w:rsid w:val="00EA34D8"/>
    <w:rsid w:val="00EA3F16"/>
    <w:rsid w:val="00EA5159"/>
    <w:rsid w:val="00EA591A"/>
    <w:rsid w:val="00EA6583"/>
    <w:rsid w:val="00EA6A8C"/>
    <w:rsid w:val="00EB06A3"/>
    <w:rsid w:val="00EB092F"/>
    <w:rsid w:val="00EB09AC"/>
    <w:rsid w:val="00EB15AD"/>
    <w:rsid w:val="00EB1A17"/>
    <w:rsid w:val="00EB2354"/>
    <w:rsid w:val="00EB3172"/>
    <w:rsid w:val="00EB40AA"/>
    <w:rsid w:val="00EB50C9"/>
    <w:rsid w:val="00EB59C4"/>
    <w:rsid w:val="00EB5EA5"/>
    <w:rsid w:val="00EB676E"/>
    <w:rsid w:val="00EB6E44"/>
    <w:rsid w:val="00EB72DF"/>
    <w:rsid w:val="00EB7E26"/>
    <w:rsid w:val="00EB7F28"/>
    <w:rsid w:val="00EB7FE1"/>
    <w:rsid w:val="00EC0070"/>
    <w:rsid w:val="00EC07B7"/>
    <w:rsid w:val="00EC0D34"/>
    <w:rsid w:val="00EC11EE"/>
    <w:rsid w:val="00EC1747"/>
    <w:rsid w:val="00EC1B6B"/>
    <w:rsid w:val="00EC21AE"/>
    <w:rsid w:val="00EC2998"/>
    <w:rsid w:val="00EC318D"/>
    <w:rsid w:val="00EC3285"/>
    <w:rsid w:val="00EC387D"/>
    <w:rsid w:val="00EC3E40"/>
    <w:rsid w:val="00EC44EB"/>
    <w:rsid w:val="00EC490F"/>
    <w:rsid w:val="00EC4948"/>
    <w:rsid w:val="00EC4E95"/>
    <w:rsid w:val="00EC5098"/>
    <w:rsid w:val="00EC5513"/>
    <w:rsid w:val="00EC59F8"/>
    <w:rsid w:val="00EC6071"/>
    <w:rsid w:val="00EC6F85"/>
    <w:rsid w:val="00ED00E8"/>
    <w:rsid w:val="00ED1341"/>
    <w:rsid w:val="00ED140F"/>
    <w:rsid w:val="00ED1A7B"/>
    <w:rsid w:val="00ED1A96"/>
    <w:rsid w:val="00ED1D21"/>
    <w:rsid w:val="00ED1DCC"/>
    <w:rsid w:val="00ED1E0F"/>
    <w:rsid w:val="00ED2739"/>
    <w:rsid w:val="00ED28D5"/>
    <w:rsid w:val="00ED2935"/>
    <w:rsid w:val="00ED2F5D"/>
    <w:rsid w:val="00ED4B5C"/>
    <w:rsid w:val="00ED52FA"/>
    <w:rsid w:val="00ED5E65"/>
    <w:rsid w:val="00ED5F0F"/>
    <w:rsid w:val="00ED6128"/>
    <w:rsid w:val="00EE0271"/>
    <w:rsid w:val="00EE09AE"/>
    <w:rsid w:val="00EE11A6"/>
    <w:rsid w:val="00EE1791"/>
    <w:rsid w:val="00EE182A"/>
    <w:rsid w:val="00EE1AFB"/>
    <w:rsid w:val="00EE1CD2"/>
    <w:rsid w:val="00EE1D5C"/>
    <w:rsid w:val="00EE1D8E"/>
    <w:rsid w:val="00EE2081"/>
    <w:rsid w:val="00EE22A9"/>
    <w:rsid w:val="00EE242D"/>
    <w:rsid w:val="00EE25F1"/>
    <w:rsid w:val="00EE2D33"/>
    <w:rsid w:val="00EE3049"/>
    <w:rsid w:val="00EE35CD"/>
    <w:rsid w:val="00EE386C"/>
    <w:rsid w:val="00EE3A69"/>
    <w:rsid w:val="00EE3D9D"/>
    <w:rsid w:val="00EE4638"/>
    <w:rsid w:val="00EE47EB"/>
    <w:rsid w:val="00EE527E"/>
    <w:rsid w:val="00EE560E"/>
    <w:rsid w:val="00EE57F1"/>
    <w:rsid w:val="00EE5BAC"/>
    <w:rsid w:val="00EE5BC8"/>
    <w:rsid w:val="00EE6346"/>
    <w:rsid w:val="00EE6738"/>
    <w:rsid w:val="00EE7286"/>
    <w:rsid w:val="00EE79CA"/>
    <w:rsid w:val="00EF06E9"/>
    <w:rsid w:val="00EF0BB0"/>
    <w:rsid w:val="00EF197F"/>
    <w:rsid w:val="00EF202F"/>
    <w:rsid w:val="00EF2F13"/>
    <w:rsid w:val="00EF38FE"/>
    <w:rsid w:val="00EF412C"/>
    <w:rsid w:val="00EF42AF"/>
    <w:rsid w:val="00EF452A"/>
    <w:rsid w:val="00EF4899"/>
    <w:rsid w:val="00EF5190"/>
    <w:rsid w:val="00EF546E"/>
    <w:rsid w:val="00EF5770"/>
    <w:rsid w:val="00EF5943"/>
    <w:rsid w:val="00EF6153"/>
    <w:rsid w:val="00EF61D7"/>
    <w:rsid w:val="00EF686E"/>
    <w:rsid w:val="00EF693A"/>
    <w:rsid w:val="00EF6BF8"/>
    <w:rsid w:val="00EF700D"/>
    <w:rsid w:val="00EF7685"/>
    <w:rsid w:val="00EF7D98"/>
    <w:rsid w:val="00F003D1"/>
    <w:rsid w:val="00F012CC"/>
    <w:rsid w:val="00F013B9"/>
    <w:rsid w:val="00F017CC"/>
    <w:rsid w:val="00F01B7A"/>
    <w:rsid w:val="00F01E9B"/>
    <w:rsid w:val="00F02319"/>
    <w:rsid w:val="00F023A4"/>
    <w:rsid w:val="00F02EEE"/>
    <w:rsid w:val="00F033CC"/>
    <w:rsid w:val="00F050BB"/>
    <w:rsid w:val="00F05305"/>
    <w:rsid w:val="00F053EF"/>
    <w:rsid w:val="00F056ED"/>
    <w:rsid w:val="00F05764"/>
    <w:rsid w:val="00F05B56"/>
    <w:rsid w:val="00F05FE7"/>
    <w:rsid w:val="00F072D8"/>
    <w:rsid w:val="00F07ACA"/>
    <w:rsid w:val="00F100B9"/>
    <w:rsid w:val="00F1033D"/>
    <w:rsid w:val="00F1076F"/>
    <w:rsid w:val="00F11394"/>
    <w:rsid w:val="00F11F27"/>
    <w:rsid w:val="00F12153"/>
    <w:rsid w:val="00F126EB"/>
    <w:rsid w:val="00F127EE"/>
    <w:rsid w:val="00F13255"/>
    <w:rsid w:val="00F1374C"/>
    <w:rsid w:val="00F14E60"/>
    <w:rsid w:val="00F175D6"/>
    <w:rsid w:val="00F17817"/>
    <w:rsid w:val="00F2046B"/>
    <w:rsid w:val="00F20B84"/>
    <w:rsid w:val="00F21E63"/>
    <w:rsid w:val="00F22B46"/>
    <w:rsid w:val="00F22C42"/>
    <w:rsid w:val="00F232CC"/>
    <w:rsid w:val="00F23435"/>
    <w:rsid w:val="00F23691"/>
    <w:rsid w:val="00F243AF"/>
    <w:rsid w:val="00F244F5"/>
    <w:rsid w:val="00F24DC5"/>
    <w:rsid w:val="00F25029"/>
    <w:rsid w:val="00F25BC2"/>
    <w:rsid w:val="00F2650D"/>
    <w:rsid w:val="00F26D79"/>
    <w:rsid w:val="00F27A34"/>
    <w:rsid w:val="00F307F4"/>
    <w:rsid w:val="00F30A37"/>
    <w:rsid w:val="00F30AE0"/>
    <w:rsid w:val="00F30AE6"/>
    <w:rsid w:val="00F30EAF"/>
    <w:rsid w:val="00F31029"/>
    <w:rsid w:val="00F31E13"/>
    <w:rsid w:val="00F31ECA"/>
    <w:rsid w:val="00F32E16"/>
    <w:rsid w:val="00F32F21"/>
    <w:rsid w:val="00F32FF1"/>
    <w:rsid w:val="00F3345D"/>
    <w:rsid w:val="00F33545"/>
    <w:rsid w:val="00F33740"/>
    <w:rsid w:val="00F33D4E"/>
    <w:rsid w:val="00F34526"/>
    <w:rsid w:val="00F34CB2"/>
    <w:rsid w:val="00F34E36"/>
    <w:rsid w:val="00F34E38"/>
    <w:rsid w:val="00F3635D"/>
    <w:rsid w:val="00F402D5"/>
    <w:rsid w:val="00F402DC"/>
    <w:rsid w:val="00F41836"/>
    <w:rsid w:val="00F41965"/>
    <w:rsid w:val="00F41A9D"/>
    <w:rsid w:val="00F425FC"/>
    <w:rsid w:val="00F42C2F"/>
    <w:rsid w:val="00F43002"/>
    <w:rsid w:val="00F4367B"/>
    <w:rsid w:val="00F439ED"/>
    <w:rsid w:val="00F4402B"/>
    <w:rsid w:val="00F4417B"/>
    <w:rsid w:val="00F44292"/>
    <w:rsid w:val="00F445F4"/>
    <w:rsid w:val="00F445FF"/>
    <w:rsid w:val="00F44770"/>
    <w:rsid w:val="00F44BCB"/>
    <w:rsid w:val="00F46553"/>
    <w:rsid w:val="00F4701D"/>
    <w:rsid w:val="00F47C51"/>
    <w:rsid w:val="00F5016C"/>
    <w:rsid w:val="00F5038A"/>
    <w:rsid w:val="00F508B3"/>
    <w:rsid w:val="00F50C8C"/>
    <w:rsid w:val="00F510E0"/>
    <w:rsid w:val="00F51271"/>
    <w:rsid w:val="00F512DE"/>
    <w:rsid w:val="00F516E0"/>
    <w:rsid w:val="00F51C82"/>
    <w:rsid w:val="00F51D1E"/>
    <w:rsid w:val="00F5274C"/>
    <w:rsid w:val="00F54284"/>
    <w:rsid w:val="00F54716"/>
    <w:rsid w:val="00F54D8A"/>
    <w:rsid w:val="00F563AA"/>
    <w:rsid w:val="00F563FB"/>
    <w:rsid w:val="00F56516"/>
    <w:rsid w:val="00F56C1D"/>
    <w:rsid w:val="00F5723A"/>
    <w:rsid w:val="00F607AA"/>
    <w:rsid w:val="00F60A8B"/>
    <w:rsid w:val="00F61729"/>
    <w:rsid w:val="00F618DA"/>
    <w:rsid w:val="00F634C1"/>
    <w:rsid w:val="00F63523"/>
    <w:rsid w:val="00F63B1D"/>
    <w:rsid w:val="00F64144"/>
    <w:rsid w:val="00F6477C"/>
    <w:rsid w:val="00F64B59"/>
    <w:rsid w:val="00F65179"/>
    <w:rsid w:val="00F65294"/>
    <w:rsid w:val="00F65DDC"/>
    <w:rsid w:val="00F668AD"/>
    <w:rsid w:val="00F6695F"/>
    <w:rsid w:val="00F66D54"/>
    <w:rsid w:val="00F67FC6"/>
    <w:rsid w:val="00F70118"/>
    <w:rsid w:val="00F703EB"/>
    <w:rsid w:val="00F70661"/>
    <w:rsid w:val="00F709F3"/>
    <w:rsid w:val="00F71C1A"/>
    <w:rsid w:val="00F7202E"/>
    <w:rsid w:val="00F72173"/>
    <w:rsid w:val="00F72355"/>
    <w:rsid w:val="00F727FE"/>
    <w:rsid w:val="00F73190"/>
    <w:rsid w:val="00F739D1"/>
    <w:rsid w:val="00F73D00"/>
    <w:rsid w:val="00F74A1D"/>
    <w:rsid w:val="00F74D46"/>
    <w:rsid w:val="00F75250"/>
    <w:rsid w:val="00F762B8"/>
    <w:rsid w:val="00F763EB"/>
    <w:rsid w:val="00F768AB"/>
    <w:rsid w:val="00F76BF1"/>
    <w:rsid w:val="00F77209"/>
    <w:rsid w:val="00F77586"/>
    <w:rsid w:val="00F77F42"/>
    <w:rsid w:val="00F81DF4"/>
    <w:rsid w:val="00F82172"/>
    <w:rsid w:val="00F82FF4"/>
    <w:rsid w:val="00F830A3"/>
    <w:rsid w:val="00F83704"/>
    <w:rsid w:val="00F838EC"/>
    <w:rsid w:val="00F83B43"/>
    <w:rsid w:val="00F83C01"/>
    <w:rsid w:val="00F8431F"/>
    <w:rsid w:val="00F848F4"/>
    <w:rsid w:val="00F84AED"/>
    <w:rsid w:val="00F84D23"/>
    <w:rsid w:val="00F85270"/>
    <w:rsid w:val="00F855A7"/>
    <w:rsid w:val="00F857C4"/>
    <w:rsid w:val="00F85AD9"/>
    <w:rsid w:val="00F85E2C"/>
    <w:rsid w:val="00F85F64"/>
    <w:rsid w:val="00F85F74"/>
    <w:rsid w:val="00F8611D"/>
    <w:rsid w:val="00F870DC"/>
    <w:rsid w:val="00F873F3"/>
    <w:rsid w:val="00F87A55"/>
    <w:rsid w:val="00F87AB4"/>
    <w:rsid w:val="00F87CF7"/>
    <w:rsid w:val="00F902D7"/>
    <w:rsid w:val="00F90543"/>
    <w:rsid w:val="00F91C0D"/>
    <w:rsid w:val="00F93A84"/>
    <w:rsid w:val="00F9419E"/>
    <w:rsid w:val="00F941C8"/>
    <w:rsid w:val="00F9436A"/>
    <w:rsid w:val="00F94C32"/>
    <w:rsid w:val="00F95018"/>
    <w:rsid w:val="00F95057"/>
    <w:rsid w:val="00F95084"/>
    <w:rsid w:val="00F95300"/>
    <w:rsid w:val="00F95399"/>
    <w:rsid w:val="00F95577"/>
    <w:rsid w:val="00F96AE9"/>
    <w:rsid w:val="00F9786A"/>
    <w:rsid w:val="00F97DEF"/>
    <w:rsid w:val="00FA018A"/>
    <w:rsid w:val="00FA0F3C"/>
    <w:rsid w:val="00FA2C20"/>
    <w:rsid w:val="00FA2CEF"/>
    <w:rsid w:val="00FA374A"/>
    <w:rsid w:val="00FA3AAA"/>
    <w:rsid w:val="00FA4EE3"/>
    <w:rsid w:val="00FA4F0B"/>
    <w:rsid w:val="00FA5A17"/>
    <w:rsid w:val="00FA60CE"/>
    <w:rsid w:val="00FA6AAF"/>
    <w:rsid w:val="00FA6FC4"/>
    <w:rsid w:val="00FA7081"/>
    <w:rsid w:val="00FA7DDA"/>
    <w:rsid w:val="00FB0236"/>
    <w:rsid w:val="00FB0B4F"/>
    <w:rsid w:val="00FB0DD8"/>
    <w:rsid w:val="00FB1245"/>
    <w:rsid w:val="00FB1591"/>
    <w:rsid w:val="00FB2468"/>
    <w:rsid w:val="00FB3213"/>
    <w:rsid w:val="00FB35B7"/>
    <w:rsid w:val="00FB3949"/>
    <w:rsid w:val="00FB3A62"/>
    <w:rsid w:val="00FB3C2A"/>
    <w:rsid w:val="00FB3D39"/>
    <w:rsid w:val="00FB42E1"/>
    <w:rsid w:val="00FB4749"/>
    <w:rsid w:val="00FB4CE7"/>
    <w:rsid w:val="00FB5C37"/>
    <w:rsid w:val="00FB64C4"/>
    <w:rsid w:val="00FB720B"/>
    <w:rsid w:val="00FB7240"/>
    <w:rsid w:val="00FB7F56"/>
    <w:rsid w:val="00FC028C"/>
    <w:rsid w:val="00FC033E"/>
    <w:rsid w:val="00FC0380"/>
    <w:rsid w:val="00FC0636"/>
    <w:rsid w:val="00FC074C"/>
    <w:rsid w:val="00FC0BEE"/>
    <w:rsid w:val="00FC141F"/>
    <w:rsid w:val="00FC1A1D"/>
    <w:rsid w:val="00FC1AEC"/>
    <w:rsid w:val="00FC2B17"/>
    <w:rsid w:val="00FC386C"/>
    <w:rsid w:val="00FC391E"/>
    <w:rsid w:val="00FC3CCA"/>
    <w:rsid w:val="00FC4237"/>
    <w:rsid w:val="00FC4B18"/>
    <w:rsid w:val="00FC4EAD"/>
    <w:rsid w:val="00FC5002"/>
    <w:rsid w:val="00FC55CB"/>
    <w:rsid w:val="00FC5A6F"/>
    <w:rsid w:val="00FC5EA3"/>
    <w:rsid w:val="00FC62B4"/>
    <w:rsid w:val="00FC66BC"/>
    <w:rsid w:val="00FC691C"/>
    <w:rsid w:val="00FC6C58"/>
    <w:rsid w:val="00FC6F13"/>
    <w:rsid w:val="00FC7497"/>
    <w:rsid w:val="00FC7869"/>
    <w:rsid w:val="00FD07CE"/>
    <w:rsid w:val="00FD150D"/>
    <w:rsid w:val="00FD15E7"/>
    <w:rsid w:val="00FD1A7E"/>
    <w:rsid w:val="00FD1AB2"/>
    <w:rsid w:val="00FD225D"/>
    <w:rsid w:val="00FD291A"/>
    <w:rsid w:val="00FD2A53"/>
    <w:rsid w:val="00FD35BE"/>
    <w:rsid w:val="00FD3FD8"/>
    <w:rsid w:val="00FD43F0"/>
    <w:rsid w:val="00FD56E5"/>
    <w:rsid w:val="00FD5AC9"/>
    <w:rsid w:val="00FD5BEB"/>
    <w:rsid w:val="00FD6ACB"/>
    <w:rsid w:val="00FD7201"/>
    <w:rsid w:val="00FE010E"/>
    <w:rsid w:val="00FE05FB"/>
    <w:rsid w:val="00FE060C"/>
    <w:rsid w:val="00FE0907"/>
    <w:rsid w:val="00FE1086"/>
    <w:rsid w:val="00FE13FF"/>
    <w:rsid w:val="00FE183D"/>
    <w:rsid w:val="00FE1D6D"/>
    <w:rsid w:val="00FE21D3"/>
    <w:rsid w:val="00FE2765"/>
    <w:rsid w:val="00FE289B"/>
    <w:rsid w:val="00FE2B87"/>
    <w:rsid w:val="00FE2CE3"/>
    <w:rsid w:val="00FE3A16"/>
    <w:rsid w:val="00FE3E2A"/>
    <w:rsid w:val="00FE4464"/>
    <w:rsid w:val="00FE4FB0"/>
    <w:rsid w:val="00FE5187"/>
    <w:rsid w:val="00FE56D2"/>
    <w:rsid w:val="00FE5BA7"/>
    <w:rsid w:val="00FE6946"/>
    <w:rsid w:val="00FE6ED2"/>
    <w:rsid w:val="00FE719D"/>
    <w:rsid w:val="00FE7505"/>
    <w:rsid w:val="00FF0EDA"/>
    <w:rsid w:val="00FF1908"/>
    <w:rsid w:val="00FF22ED"/>
    <w:rsid w:val="00FF36B0"/>
    <w:rsid w:val="00FF3821"/>
    <w:rsid w:val="00FF4581"/>
    <w:rsid w:val="00FF54B3"/>
    <w:rsid w:val="00FF5E60"/>
    <w:rsid w:val="00FF6346"/>
    <w:rsid w:val="00FF6552"/>
    <w:rsid w:val="00FF6B75"/>
    <w:rsid w:val="00FF6C74"/>
    <w:rsid w:val="00FF7EB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2A5D6F"/>
  <w15:docId w15:val="{31F5AF68-CC9A-4D7E-9AA6-FB62C1D684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1C26"/>
    <w:pPr>
      <w:bidi/>
      <w:spacing w:after="0" w:line="360" w:lineRule="auto"/>
      <w:ind w:firstLine="284"/>
      <w:jc w:val="both"/>
    </w:pPr>
    <w:rPr>
      <w:rFonts w:ascii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qFormat/>
    <w:rsid w:val="00027638"/>
    <w:pPr>
      <w:keepNext/>
      <w:keepLines/>
      <w:spacing w:before="240"/>
      <w:ind w:firstLine="0"/>
      <w:jc w:val="center"/>
      <w:outlineLvl w:val="0"/>
    </w:pPr>
    <w:rPr>
      <w:rFonts w:ascii="Times New Roman Bold" w:eastAsiaTheme="majorEastAsia" w:hAnsi="Times New Roman Bold" w:cs="B Titr"/>
      <w:b/>
      <w:bCs/>
      <w:sz w:val="44"/>
      <w:szCs w:val="48"/>
    </w:rPr>
  </w:style>
  <w:style w:type="paragraph" w:styleId="Heading2">
    <w:name w:val="heading 2"/>
    <w:basedOn w:val="Normal"/>
    <w:next w:val="Normal"/>
    <w:link w:val="Heading2Char"/>
    <w:unhideWhenUsed/>
    <w:qFormat/>
    <w:rsid w:val="0016272D"/>
    <w:pPr>
      <w:keepNext/>
      <w:keepLines/>
      <w:spacing w:before="240" w:after="80"/>
      <w:ind w:firstLine="0"/>
      <w:outlineLvl w:val="1"/>
    </w:pPr>
    <w:rPr>
      <w:rFonts w:ascii="Times New Roman Bold" w:eastAsiaTheme="majorEastAsia" w:hAnsi="Times New Roman Bold" w:cs="B Titr"/>
      <w:b/>
      <w:bCs/>
    </w:rPr>
  </w:style>
  <w:style w:type="paragraph" w:styleId="Heading3">
    <w:name w:val="heading 3"/>
    <w:basedOn w:val="Normal"/>
    <w:next w:val="Normal"/>
    <w:link w:val="Heading3Char"/>
    <w:unhideWhenUsed/>
    <w:qFormat/>
    <w:rsid w:val="00B80393"/>
    <w:pPr>
      <w:keepNext/>
      <w:bidi w:val="0"/>
      <w:spacing w:before="240" w:after="60" w:line="240" w:lineRule="auto"/>
      <w:ind w:firstLine="0"/>
      <w:jc w:val="left"/>
      <w:outlineLvl w:val="2"/>
    </w:pPr>
    <w:rPr>
      <w:rFonts w:ascii="Calibri Light" w:eastAsia="Times New Roman" w:hAnsi="Calibri Light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B80393"/>
    <w:pPr>
      <w:keepNext/>
      <w:bidi w:val="0"/>
      <w:spacing w:before="240" w:after="60" w:line="240" w:lineRule="auto"/>
      <w:ind w:firstLine="0"/>
      <w:jc w:val="left"/>
      <w:outlineLvl w:val="3"/>
    </w:pPr>
    <w:rPr>
      <w:rFonts w:ascii="Calibri" w:eastAsia="Times New Roman" w:hAnsi="Calibri" w:cs="Arial"/>
      <w:b/>
      <w:bCs/>
      <w:sz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7194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052B5"/>
    <w:pPr>
      <w:keepNext/>
      <w:keepLines/>
      <w:spacing w:before="4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  <w:lang w:bidi="fa-IR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052B5"/>
    <w:pPr>
      <w:keepNext/>
      <w:keepLines/>
      <w:spacing w:before="4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052B5"/>
    <w:pPr>
      <w:keepNext/>
      <w:keepLines/>
      <w:spacing w:before="4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fa-IR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052B5"/>
    <w:pPr>
      <w:keepNext/>
      <w:keepLines/>
      <w:spacing w:before="4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96EAF"/>
    <w:pPr>
      <w:ind w:left="720"/>
      <w:contextualSpacing/>
    </w:pPr>
  </w:style>
  <w:style w:type="table" w:styleId="TableGrid">
    <w:name w:val="Table Grid"/>
    <w:basedOn w:val="TableNormal"/>
    <w:uiPriority w:val="39"/>
    <w:rsid w:val="00CB55D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nhideWhenUsed/>
    <w:rsid w:val="006F603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F603E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CB7C92"/>
    <w:rPr>
      <w:b/>
      <w:bCs/>
    </w:rPr>
  </w:style>
  <w:style w:type="paragraph" w:styleId="NormalWeb">
    <w:name w:val="Normal (Web)"/>
    <w:basedOn w:val="Normal"/>
    <w:uiPriority w:val="99"/>
    <w:rsid w:val="00CB7C92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nhideWhenUsed/>
    <w:rsid w:val="0026378C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26378C"/>
  </w:style>
  <w:style w:type="paragraph" w:styleId="Footer">
    <w:name w:val="footer"/>
    <w:basedOn w:val="Normal"/>
    <w:link w:val="FooterChar"/>
    <w:uiPriority w:val="99"/>
    <w:unhideWhenUsed/>
    <w:rsid w:val="0026378C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378C"/>
  </w:style>
  <w:style w:type="character" w:styleId="Hyperlink">
    <w:name w:val="Hyperlink"/>
    <w:basedOn w:val="DefaultParagraphFont"/>
    <w:uiPriority w:val="99"/>
    <w:unhideWhenUsed/>
    <w:rsid w:val="00BE293A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rsid w:val="00027638"/>
    <w:rPr>
      <w:rFonts w:ascii="Times New Roman Bold" w:eastAsiaTheme="majorEastAsia" w:hAnsi="Times New Roman Bold" w:cs="B Titr"/>
      <w:b/>
      <w:bCs/>
      <w:sz w:val="44"/>
      <w:szCs w:val="48"/>
    </w:rPr>
  </w:style>
  <w:style w:type="character" w:customStyle="1" w:styleId="Heading2Char">
    <w:name w:val="Heading 2 Char"/>
    <w:basedOn w:val="DefaultParagraphFont"/>
    <w:link w:val="Heading2"/>
    <w:rsid w:val="0016272D"/>
    <w:rPr>
      <w:rFonts w:ascii="Times New Roman Bold" w:eastAsiaTheme="majorEastAsia" w:hAnsi="Times New Roman Bold" w:cs="B Titr"/>
      <w:b/>
      <w:b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B80393"/>
    <w:rPr>
      <w:rFonts w:ascii="Calibri Light" w:eastAsia="Times New Roman" w:hAnsi="Calibri Light" w:cs="Times New Roman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B80393"/>
    <w:rPr>
      <w:rFonts w:ascii="Calibri" w:eastAsia="Times New Roman" w:hAnsi="Calibri" w:cs="Arial"/>
      <w:b/>
      <w:bCs/>
      <w:sz w:val="28"/>
      <w:szCs w:val="28"/>
    </w:rPr>
  </w:style>
  <w:style w:type="paragraph" w:styleId="Title">
    <w:name w:val="Title"/>
    <w:basedOn w:val="Normal"/>
    <w:link w:val="TitleChar"/>
    <w:qFormat/>
    <w:rsid w:val="00963267"/>
    <w:pPr>
      <w:spacing w:line="240" w:lineRule="auto"/>
      <w:ind w:firstLine="0"/>
      <w:jc w:val="center"/>
    </w:pPr>
    <w:rPr>
      <w:rFonts w:eastAsia="Times New Roman"/>
      <w:sz w:val="22"/>
      <w:szCs w:val="24"/>
    </w:rPr>
  </w:style>
  <w:style w:type="character" w:customStyle="1" w:styleId="TitleChar">
    <w:name w:val="Title Char"/>
    <w:basedOn w:val="DefaultParagraphFont"/>
    <w:link w:val="Title"/>
    <w:rsid w:val="00963267"/>
    <w:rPr>
      <w:rFonts w:ascii="Times New Roman" w:eastAsia="Times New Roman" w:hAnsi="Times New Roman" w:cs="B Nazanin"/>
      <w:szCs w:val="24"/>
    </w:rPr>
  </w:style>
  <w:style w:type="paragraph" w:styleId="Subtitle">
    <w:name w:val="Subtitle"/>
    <w:basedOn w:val="Normal"/>
    <w:link w:val="SubtitleChar"/>
    <w:qFormat/>
    <w:rsid w:val="00EA1E1F"/>
    <w:pPr>
      <w:spacing w:line="240" w:lineRule="auto"/>
      <w:ind w:firstLine="0"/>
      <w:jc w:val="center"/>
    </w:pPr>
    <w:rPr>
      <w:rFonts w:eastAsia="Times New Roman" w:cs="B Zar"/>
      <w:sz w:val="28"/>
      <w:lang w:val="x-none" w:eastAsia="x-none"/>
    </w:rPr>
  </w:style>
  <w:style w:type="character" w:customStyle="1" w:styleId="SubtitleChar">
    <w:name w:val="Subtitle Char"/>
    <w:basedOn w:val="DefaultParagraphFont"/>
    <w:link w:val="Subtitle"/>
    <w:rsid w:val="00EA1E1F"/>
    <w:rPr>
      <w:rFonts w:ascii="Times New Roman" w:eastAsia="Times New Roman" w:hAnsi="Times New Roman" w:cs="B Zar"/>
      <w:sz w:val="28"/>
      <w:szCs w:val="28"/>
      <w:lang w:val="x-none" w:eastAsia="x-none"/>
    </w:rPr>
  </w:style>
  <w:style w:type="character" w:styleId="PageNumber">
    <w:name w:val="page number"/>
    <w:basedOn w:val="DefaultParagraphFont"/>
    <w:rsid w:val="00B80393"/>
  </w:style>
  <w:style w:type="paragraph" w:styleId="DocumentMap">
    <w:name w:val="Document Map"/>
    <w:basedOn w:val="Normal"/>
    <w:link w:val="DocumentMapChar"/>
    <w:semiHidden/>
    <w:rsid w:val="00B80393"/>
    <w:pPr>
      <w:shd w:val="clear" w:color="auto" w:fill="000080"/>
      <w:bidi w:val="0"/>
      <w:spacing w:line="240" w:lineRule="auto"/>
      <w:ind w:firstLine="0"/>
      <w:jc w:val="left"/>
    </w:pPr>
    <w:rPr>
      <w:rFonts w:ascii="Tahoma" w:eastAsia="Times New Roman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B80393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FootnoteText">
    <w:name w:val="footnote text"/>
    <w:aliases w:val=" Char"/>
    <w:basedOn w:val="Normal"/>
    <w:link w:val="FootnoteTextChar"/>
    <w:uiPriority w:val="99"/>
    <w:unhideWhenUsed/>
    <w:rsid w:val="00B80393"/>
    <w:pPr>
      <w:spacing w:line="240" w:lineRule="auto"/>
      <w:ind w:firstLine="0"/>
      <w:jc w:val="right"/>
    </w:pPr>
    <w:rPr>
      <w:rFonts w:eastAsia="SimSun" w:cs="Times New Roman"/>
      <w:b/>
      <w:sz w:val="20"/>
      <w:szCs w:val="20"/>
      <w:lang w:val="x-none" w:eastAsia="zh-CN"/>
    </w:rPr>
  </w:style>
  <w:style w:type="character" w:customStyle="1" w:styleId="FootnoteTextChar">
    <w:name w:val="Footnote Text Char"/>
    <w:aliases w:val=" Char Char"/>
    <w:basedOn w:val="DefaultParagraphFont"/>
    <w:link w:val="FootnoteText"/>
    <w:uiPriority w:val="99"/>
    <w:rsid w:val="00B80393"/>
    <w:rPr>
      <w:rFonts w:ascii="Times New Roman" w:eastAsia="SimSun" w:hAnsi="Times New Roman" w:cs="Times New Roman"/>
      <w:b/>
      <w:sz w:val="20"/>
      <w:szCs w:val="20"/>
      <w:lang w:val="x-none" w:eastAsia="zh-CN"/>
    </w:rPr>
  </w:style>
  <w:style w:type="character" w:styleId="FootnoteReference">
    <w:name w:val="footnote reference"/>
    <w:uiPriority w:val="99"/>
    <w:unhideWhenUsed/>
    <w:rsid w:val="00B8039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B80393"/>
    <w:pPr>
      <w:spacing w:line="240" w:lineRule="auto"/>
      <w:ind w:firstLine="0"/>
      <w:jc w:val="center"/>
    </w:pPr>
    <w:rPr>
      <w:rFonts w:eastAsia="SimSun" w:cs="Times New Roman"/>
      <w:noProof/>
      <w:szCs w:val="24"/>
      <w:lang w:val="x-none" w:eastAsia="zh-CN"/>
    </w:rPr>
  </w:style>
  <w:style w:type="character" w:customStyle="1" w:styleId="EndNoteBibliographyTitleChar">
    <w:name w:val="EndNote Bibliography Title Char"/>
    <w:link w:val="EndNoteBibliographyTitle"/>
    <w:rsid w:val="00B80393"/>
    <w:rPr>
      <w:rFonts w:ascii="Times New Roman" w:eastAsia="SimSun" w:hAnsi="Times New Roman" w:cs="Times New Roman"/>
      <w:noProof/>
      <w:sz w:val="24"/>
      <w:szCs w:val="24"/>
      <w:lang w:val="x-none" w:eastAsia="zh-CN"/>
    </w:rPr>
  </w:style>
  <w:style w:type="paragraph" w:customStyle="1" w:styleId="a">
    <w:name w:val="شکل"/>
    <w:basedOn w:val="Normal"/>
    <w:link w:val="Char"/>
    <w:qFormat/>
    <w:rsid w:val="00B80393"/>
    <w:pPr>
      <w:spacing w:line="240" w:lineRule="auto"/>
      <w:ind w:firstLine="0"/>
      <w:jc w:val="center"/>
    </w:pPr>
    <w:rPr>
      <w:rFonts w:eastAsia="SimSun" w:cs="Times New Roman"/>
      <w:b/>
      <w:bCs/>
      <w:sz w:val="20"/>
      <w:szCs w:val="22"/>
      <w:lang w:val="x-none" w:eastAsia="zh-CN"/>
    </w:rPr>
  </w:style>
  <w:style w:type="character" w:customStyle="1" w:styleId="Char">
    <w:name w:val="شکل Char"/>
    <w:link w:val="a"/>
    <w:rsid w:val="00B80393"/>
    <w:rPr>
      <w:rFonts w:ascii="Times New Roman" w:eastAsia="SimSun" w:hAnsi="Times New Roman" w:cs="Times New Roman"/>
      <w:b/>
      <w:bCs/>
      <w:sz w:val="20"/>
      <w:lang w:val="x-none" w:eastAsia="zh-CN"/>
    </w:rPr>
  </w:style>
  <w:style w:type="paragraph" w:customStyle="1" w:styleId="a0">
    <w:name w:val="جدول"/>
    <w:basedOn w:val="Caption"/>
    <w:link w:val="Char0"/>
    <w:qFormat/>
    <w:rsid w:val="00B80393"/>
    <w:pPr>
      <w:bidi/>
      <w:jc w:val="center"/>
    </w:pPr>
    <w:rPr>
      <w:rFonts w:eastAsia="SimSun" w:cs="Times New Roman"/>
      <w:lang w:eastAsia="zh-CN"/>
    </w:rPr>
  </w:style>
  <w:style w:type="character" w:customStyle="1" w:styleId="Char0">
    <w:name w:val="جدول Char"/>
    <w:link w:val="a0"/>
    <w:rsid w:val="00B80393"/>
    <w:rPr>
      <w:rFonts w:ascii="Times New Roman" w:eastAsia="SimSun" w:hAnsi="Times New Roman" w:cs="Times New Roman"/>
      <w:bCs/>
      <w:sz w:val="20"/>
      <w:szCs w:val="20"/>
      <w:lang w:val="x-none" w:eastAsia="zh-CN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80393"/>
    <w:pPr>
      <w:bidi w:val="0"/>
      <w:spacing w:line="240" w:lineRule="auto"/>
      <w:ind w:firstLine="0"/>
      <w:jc w:val="right"/>
    </w:pPr>
    <w:rPr>
      <w:rFonts w:eastAsia="Times New Roman"/>
      <w:bCs/>
      <w:sz w:val="20"/>
      <w:szCs w:val="20"/>
      <w:lang w:val="x-none" w:eastAsia="x-none"/>
    </w:rPr>
  </w:style>
  <w:style w:type="table" w:customStyle="1" w:styleId="PlainTable41">
    <w:name w:val="Plain Table 41"/>
    <w:basedOn w:val="TableNormal"/>
    <w:next w:val="PlainTable4"/>
    <w:uiPriority w:val="44"/>
    <w:rsid w:val="00B80393"/>
    <w:pPr>
      <w:autoSpaceDN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4">
    <w:name w:val="Plain Table 4"/>
    <w:basedOn w:val="TableNormal"/>
    <w:uiPriority w:val="44"/>
    <w:rsid w:val="00B8039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EndNoteBibliography">
    <w:name w:val="EndNote Bibliography"/>
    <w:basedOn w:val="Normal"/>
    <w:link w:val="EndNoteBibliographyChar"/>
    <w:rsid w:val="00B80393"/>
    <w:pPr>
      <w:bidi w:val="0"/>
      <w:spacing w:line="240" w:lineRule="auto"/>
      <w:ind w:firstLine="0"/>
    </w:pPr>
    <w:rPr>
      <w:rFonts w:eastAsia="Times New Roman" w:cs="Times New Roman"/>
      <w:b/>
      <w:noProof/>
      <w:szCs w:val="24"/>
      <w:lang w:val="x-none" w:eastAsia="x-none"/>
    </w:rPr>
  </w:style>
  <w:style w:type="character" w:customStyle="1" w:styleId="EndNoteBibliographyChar">
    <w:name w:val="EndNote Bibliography Char"/>
    <w:link w:val="EndNoteBibliography"/>
    <w:rsid w:val="00B80393"/>
    <w:rPr>
      <w:rFonts w:ascii="Times New Roman" w:eastAsia="Times New Roman" w:hAnsi="Times New Roman" w:cs="Times New Roman"/>
      <w:b/>
      <w:noProof/>
      <w:sz w:val="24"/>
      <w:szCs w:val="24"/>
      <w:lang w:val="x-none" w:eastAsia="x-none"/>
    </w:rPr>
  </w:style>
  <w:style w:type="table" w:customStyle="1" w:styleId="TableGrid1">
    <w:name w:val="Table Grid1"/>
    <w:basedOn w:val="TableNormal"/>
    <w:next w:val="TableGrid"/>
    <w:rsid w:val="00B80393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rsid w:val="00B80393"/>
    <w:rPr>
      <w:sz w:val="16"/>
      <w:szCs w:val="16"/>
    </w:rPr>
  </w:style>
  <w:style w:type="paragraph" w:styleId="CommentText">
    <w:name w:val="annotation text"/>
    <w:basedOn w:val="Normal"/>
    <w:link w:val="CommentTextChar"/>
    <w:rsid w:val="00B80393"/>
    <w:pPr>
      <w:bidi w:val="0"/>
      <w:spacing w:line="240" w:lineRule="auto"/>
      <w:ind w:firstLine="0"/>
      <w:jc w:val="right"/>
    </w:pPr>
    <w:rPr>
      <w:rFonts w:eastAsia="Times New Roman"/>
      <w:b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rsid w:val="00B80393"/>
    <w:rPr>
      <w:rFonts w:ascii="Times New Roman" w:eastAsia="Times New Roman" w:hAnsi="Times New Roman" w:cs="B Nazanin"/>
      <w:b/>
      <w:sz w:val="20"/>
      <w:szCs w:val="20"/>
      <w:lang w:val="x-none" w:eastAsia="x-none"/>
    </w:rPr>
  </w:style>
  <w:style w:type="paragraph" w:styleId="CommentSubject">
    <w:name w:val="annotation subject"/>
    <w:basedOn w:val="CommentText"/>
    <w:next w:val="CommentText"/>
    <w:link w:val="CommentSubjectChar"/>
    <w:rsid w:val="00B80393"/>
    <w:rPr>
      <w:bCs/>
    </w:rPr>
  </w:style>
  <w:style w:type="character" w:customStyle="1" w:styleId="CommentSubjectChar">
    <w:name w:val="Comment Subject Char"/>
    <w:basedOn w:val="CommentTextChar"/>
    <w:link w:val="CommentSubject"/>
    <w:rsid w:val="00B80393"/>
    <w:rPr>
      <w:rFonts w:ascii="Times New Roman" w:eastAsia="Times New Roman" w:hAnsi="Times New Roman" w:cs="B Nazanin"/>
      <w:b/>
      <w:bCs/>
      <w:sz w:val="20"/>
      <w:szCs w:val="20"/>
      <w:lang w:val="x-none" w:eastAsia="x-none"/>
    </w:rPr>
  </w:style>
  <w:style w:type="character" w:customStyle="1" w:styleId="st">
    <w:name w:val="st"/>
    <w:rsid w:val="00B80393"/>
  </w:style>
  <w:style w:type="character" w:styleId="Emphasis">
    <w:name w:val="Emphasis"/>
    <w:uiPriority w:val="20"/>
    <w:qFormat/>
    <w:rsid w:val="00B80393"/>
    <w:rPr>
      <w:i/>
      <w:iCs/>
    </w:rPr>
  </w:style>
  <w:style w:type="table" w:customStyle="1" w:styleId="TableGrid2">
    <w:name w:val="Table Grid2"/>
    <w:basedOn w:val="TableNormal"/>
    <w:next w:val="TableGrid"/>
    <w:uiPriority w:val="39"/>
    <w:rsid w:val="00B80393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B80393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B80393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link w:val="Caption"/>
    <w:uiPriority w:val="35"/>
    <w:rsid w:val="00B80393"/>
    <w:rPr>
      <w:rFonts w:ascii="Times New Roman" w:eastAsia="Times New Roman" w:hAnsi="Times New Roman" w:cs="B Nazanin"/>
      <w:bCs/>
      <w:sz w:val="20"/>
      <w:szCs w:val="20"/>
      <w:lang w:val="x-none" w:eastAsia="x-none"/>
    </w:rPr>
  </w:style>
  <w:style w:type="paragraph" w:customStyle="1" w:styleId="Text">
    <w:name w:val="Text"/>
    <w:basedOn w:val="NormalWeb"/>
    <w:link w:val="TextChar"/>
    <w:qFormat/>
    <w:rsid w:val="00B80393"/>
    <w:pPr>
      <w:spacing w:line="360" w:lineRule="auto"/>
      <w:ind w:firstLine="0"/>
    </w:pPr>
    <w:rPr>
      <w:rFonts w:eastAsia="Calibri" w:cs="B Mitra"/>
      <w:szCs w:val="28"/>
      <w:lang w:bidi="fa-IR"/>
    </w:rPr>
  </w:style>
  <w:style w:type="character" w:customStyle="1" w:styleId="TextChar">
    <w:name w:val="Text Char"/>
    <w:link w:val="Text"/>
    <w:rsid w:val="00B80393"/>
    <w:rPr>
      <w:rFonts w:ascii="Times New Roman" w:eastAsia="Calibri" w:hAnsi="Times New Roman" w:cs="B Mitra"/>
      <w:sz w:val="24"/>
      <w:szCs w:val="28"/>
      <w:lang w:bidi="fa-IR"/>
    </w:rPr>
  </w:style>
  <w:style w:type="character" w:styleId="BookTitle">
    <w:name w:val="Book Title"/>
    <w:uiPriority w:val="33"/>
    <w:qFormat/>
    <w:rsid w:val="00B80393"/>
    <w:rPr>
      <w:b/>
      <w:bCs/>
      <w:i/>
      <w:iCs/>
      <w:spacing w:val="5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0005B"/>
    <w:pPr>
      <w:bidi w:val="0"/>
      <w:spacing w:line="240" w:lineRule="auto"/>
      <w:ind w:firstLine="0"/>
      <w:jc w:val="left"/>
    </w:pPr>
    <w:rPr>
      <w:rFonts w:ascii="Consolas" w:eastAsia="Calibri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0005B"/>
    <w:rPr>
      <w:rFonts w:ascii="Consolas" w:eastAsia="Calibri" w:hAnsi="Consolas" w:cs="Consolas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C59A2"/>
    <w:rPr>
      <w:color w:val="808080"/>
    </w:rPr>
  </w:style>
  <w:style w:type="character" w:customStyle="1" w:styleId="fontstyle01">
    <w:name w:val="fontstyle01"/>
    <w:basedOn w:val="DefaultParagraphFont"/>
    <w:rsid w:val="00991A2A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7B6CA3"/>
    <w:rPr>
      <w:rFonts w:ascii="TimesNewRoman" w:hAnsi="TimesNewRoman" w:hint="default"/>
      <w:b w:val="0"/>
      <w:bCs w:val="0"/>
      <w:i w:val="0"/>
      <w:iCs w:val="0"/>
      <w:color w:val="000000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7F699B"/>
    <w:pPr>
      <w:bidi w:val="0"/>
      <w:spacing w:line="259" w:lineRule="auto"/>
      <w:jc w:val="left"/>
      <w:outlineLvl w:val="9"/>
    </w:pPr>
    <w:rPr>
      <w:rFonts w:asciiTheme="majorHAnsi" w:hAnsiTheme="majorHAnsi" w:cstheme="majorBidi"/>
      <w:b w:val="0"/>
      <w:bCs w:val="0"/>
      <w:color w:val="365F91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BC43A0"/>
    <w:pPr>
      <w:tabs>
        <w:tab w:val="right" w:leader="dot" w:pos="9016"/>
      </w:tabs>
      <w:spacing w:before="120" w:line="240" w:lineRule="auto"/>
      <w:ind w:left="360" w:firstLine="0"/>
      <w:jc w:val="left"/>
    </w:pPr>
  </w:style>
  <w:style w:type="paragraph" w:styleId="TOC2">
    <w:name w:val="toc 2"/>
    <w:basedOn w:val="Normal"/>
    <w:next w:val="Normal"/>
    <w:autoRedefine/>
    <w:uiPriority w:val="39"/>
    <w:unhideWhenUsed/>
    <w:rsid w:val="00AD6744"/>
    <w:pPr>
      <w:tabs>
        <w:tab w:val="right" w:leader="dot" w:pos="8828"/>
      </w:tabs>
      <w:spacing w:after="100" w:line="240" w:lineRule="auto"/>
      <w:ind w:left="333" w:firstLine="191"/>
    </w:pPr>
  </w:style>
  <w:style w:type="paragraph" w:styleId="TOC3">
    <w:name w:val="toc 3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44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66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88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110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132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154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7F699B"/>
    <w:pPr>
      <w:bidi w:val="0"/>
      <w:spacing w:after="100" w:line="259" w:lineRule="auto"/>
      <w:ind w:left="176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rsid w:val="0067194E"/>
    <w:rPr>
      <w:rFonts w:asciiTheme="majorHAnsi" w:eastAsiaTheme="majorEastAsia" w:hAnsiTheme="majorHAnsi" w:cstheme="majorBidi"/>
      <w:color w:val="365F91" w:themeColor="accent1" w:themeShade="BF"/>
      <w:sz w:val="24"/>
      <w:szCs w:val="28"/>
    </w:rPr>
  </w:style>
  <w:style w:type="character" w:customStyle="1" w:styleId="markedcontent">
    <w:name w:val="markedcontent"/>
    <w:basedOn w:val="DefaultParagraphFont"/>
    <w:rsid w:val="005077F0"/>
  </w:style>
  <w:style w:type="character" w:customStyle="1" w:styleId="Heading6Char">
    <w:name w:val="Heading 6 Char"/>
    <w:basedOn w:val="DefaultParagraphFont"/>
    <w:link w:val="Heading6"/>
    <w:uiPriority w:val="9"/>
    <w:semiHidden/>
    <w:rsid w:val="001052B5"/>
    <w:rPr>
      <w:rFonts w:asciiTheme="majorHAnsi" w:eastAsiaTheme="majorEastAsia" w:hAnsiTheme="majorHAnsi" w:cstheme="majorBidi"/>
      <w:color w:val="243F60" w:themeColor="accent1" w:themeShade="7F"/>
      <w:sz w:val="24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052B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8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052B5"/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fa-IR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052B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fa-IR"/>
    </w:rPr>
  </w:style>
  <w:style w:type="table" w:customStyle="1" w:styleId="TableGrid0">
    <w:name w:val="TableGrid"/>
    <w:rsid w:val="001052B5"/>
    <w:pPr>
      <w:spacing w:after="0" w:line="240" w:lineRule="auto"/>
    </w:pPr>
    <w:rPr>
      <w:rFonts w:eastAsiaTheme="minorEastAsia"/>
      <w:lang w:bidi="fa-I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footnotedescription">
    <w:name w:val="footnote description"/>
    <w:next w:val="Normal"/>
    <w:link w:val="footnotedescriptionChar"/>
    <w:hidden/>
    <w:rsid w:val="001052B5"/>
    <w:pPr>
      <w:spacing w:after="8" w:line="259" w:lineRule="auto"/>
      <w:ind w:left="53"/>
    </w:pPr>
    <w:rPr>
      <w:rFonts w:ascii="Calibri" w:eastAsia="Calibri" w:hAnsi="Calibri" w:cs="Calibri"/>
      <w:color w:val="221F1F"/>
      <w:sz w:val="16"/>
      <w:lang w:bidi="fa-IR"/>
    </w:rPr>
  </w:style>
  <w:style w:type="character" w:customStyle="1" w:styleId="footnotedescriptionChar">
    <w:name w:val="footnote description Char"/>
    <w:link w:val="footnotedescription"/>
    <w:rsid w:val="001052B5"/>
    <w:rPr>
      <w:rFonts w:ascii="Calibri" w:eastAsia="Calibri" w:hAnsi="Calibri" w:cs="Calibri"/>
      <w:color w:val="221F1F"/>
      <w:sz w:val="16"/>
      <w:lang w:bidi="fa-IR"/>
    </w:rPr>
  </w:style>
  <w:style w:type="character" w:customStyle="1" w:styleId="footnotemark">
    <w:name w:val="footnote mark"/>
    <w:hidden/>
    <w:rsid w:val="001052B5"/>
    <w:rPr>
      <w:rFonts w:ascii="Calibri" w:eastAsia="Calibri" w:hAnsi="Calibri" w:cs="Calibri"/>
      <w:color w:val="221F1F"/>
      <w:sz w:val="16"/>
      <w:vertAlign w:val="superscript"/>
    </w:rPr>
  </w:style>
  <w:style w:type="paragraph" w:customStyle="1" w:styleId="subjectt">
    <w:name w:val="subject_t"/>
    <w:basedOn w:val="Normal"/>
    <w:rsid w:val="001052B5"/>
    <w:pPr>
      <w:bidi w:val="0"/>
      <w:spacing w:before="100" w:beforeAutospacing="1" w:after="100" w:afterAutospacing="1" w:line="240" w:lineRule="auto"/>
      <w:ind w:firstLine="0"/>
      <w:jc w:val="left"/>
    </w:pPr>
    <w:rPr>
      <w:rFonts w:eastAsia="Times New Roman" w:cs="Times New Roman"/>
      <w:szCs w:val="24"/>
      <w:lang w:bidi="fa-IR"/>
    </w:rPr>
  </w:style>
  <w:style w:type="character" w:customStyle="1" w:styleId="pull-right">
    <w:name w:val="pull-right"/>
    <w:rsid w:val="001052B5"/>
  </w:style>
  <w:style w:type="character" w:customStyle="1" w:styleId="text0">
    <w:name w:val="text"/>
    <w:rsid w:val="001052B5"/>
  </w:style>
  <w:style w:type="character" w:customStyle="1" w:styleId="UnresolvedMention1">
    <w:name w:val="Unresolved Mention1"/>
    <w:uiPriority w:val="99"/>
    <w:semiHidden/>
    <w:unhideWhenUsed/>
    <w:rsid w:val="001052B5"/>
    <w:rPr>
      <w:color w:val="605E5C"/>
      <w:shd w:val="clear" w:color="auto" w:fill="E1DFDD"/>
    </w:rPr>
  </w:style>
  <w:style w:type="character" w:customStyle="1" w:styleId="SubtitleChar1">
    <w:name w:val="Subtitle Char1"/>
    <w:uiPriority w:val="11"/>
    <w:rsid w:val="001052B5"/>
    <w:rPr>
      <w:rFonts w:eastAsia="Times New Roman"/>
      <w:color w:val="5A5A5A"/>
      <w:spacing w:val="15"/>
    </w:rPr>
  </w:style>
  <w:style w:type="character" w:customStyle="1" w:styleId="y2iqfc">
    <w:name w:val="y2iqfc"/>
    <w:rsid w:val="001052B5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052B5"/>
    <w:pPr>
      <w:bidi w:val="0"/>
      <w:spacing w:after="120" w:line="259" w:lineRule="auto"/>
      <w:ind w:left="283" w:firstLine="0"/>
      <w:jc w:val="left"/>
    </w:pPr>
    <w:rPr>
      <w:rFonts w:ascii="Calibri" w:eastAsia="Calibri" w:hAnsi="Calibri" w:cs="Arial"/>
      <w:sz w:val="22"/>
      <w:szCs w:val="22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052B5"/>
    <w:rPr>
      <w:rFonts w:ascii="Calibri" w:eastAsia="Calibri" w:hAnsi="Calibri" w:cs="Arial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1052B5"/>
    <w:rPr>
      <w:rFonts w:ascii="Calibri" w:eastAsia="Calibri" w:hAnsi="Calibri" w:cs="Arial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1052B5"/>
    <w:pPr>
      <w:ind w:firstLine="210"/>
    </w:pPr>
  </w:style>
  <w:style w:type="character" w:customStyle="1" w:styleId="BodyTextFirstIndent2Char1">
    <w:name w:val="Body Text First Indent 2 Char1"/>
    <w:basedOn w:val="BodyTextIndentChar"/>
    <w:uiPriority w:val="99"/>
    <w:semiHidden/>
    <w:rsid w:val="001052B5"/>
    <w:rPr>
      <w:rFonts w:ascii="Calibri" w:eastAsia="Calibri" w:hAnsi="Calibri" w:cs="Arial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052B5"/>
    <w:rPr>
      <w:color w:val="605E5C"/>
      <w:shd w:val="clear" w:color="auto" w:fill="E1DFDD"/>
    </w:rPr>
  </w:style>
  <w:style w:type="table" w:customStyle="1" w:styleId="PlainTable42">
    <w:name w:val="Plain Table 42"/>
    <w:basedOn w:val="TableNormal"/>
    <w:uiPriority w:val="44"/>
    <w:rsid w:val="001052B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lrnli">
    <w:name w:val="lrnli"/>
    <w:basedOn w:val="Normal"/>
    <w:link w:val="lrnliChar"/>
    <w:qFormat/>
    <w:rsid w:val="007D2C00"/>
    <w:rPr>
      <w:rFonts w:eastAsia="Times New Roman"/>
      <w:bCs/>
      <w:noProof/>
      <w:szCs w:val="32"/>
    </w:rPr>
  </w:style>
  <w:style w:type="character" w:customStyle="1" w:styleId="lrnliChar">
    <w:name w:val="lrnli Char"/>
    <w:basedOn w:val="DefaultParagraphFont"/>
    <w:link w:val="lrnli"/>
    <w:rsid w:val="007D2C00"/>
    <w:rPr>
      <w:rFonts w:ascii="Times New Roman" w:eastAsia="Times New Roman" w:hAnsi="Times New Roman" w:cs="B Nazanin"/>
      <w:bCs/>
      <w:noProof/>
      <w:sz w:val="24"/>
      <w:szCs w:val="32"/>
    </w:rPr>
  </w:style>
  <w:style w:type="table" w:styleId="GridTable4-Accent1">
    <w:name w:val="Grid Table 4 Accent 1"/>
    <w:basedOn w:val="TableNormal"/>
    <w:uiPriority w:val="49"/>
    <w:rsid w:val="007D2C00"/>
    <w:pPr>
      <w:bidi/>
      <w:spacing w:after="0" w:line="240" w:lineRule="auto"/>
      <w:ind w:firstLine="284"/>
      <w:jc w:val="both"/>
    </w:pPr>
    <w:rPr>
      <w:lang w:bidi="fa-IR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customStyle="1" w:styleId="ds-markdown-paragraph">
    <w:name w:val="ds-markdown-paragraph"/>
    <w:basedOn w:val="Normal"/>
    <w:rsid w:val="002231AD"/>
    <w:pPr>
      <w:bidi w:val="0"/>
      <w:spacing w:before="100" w:beforeAutospacing="1" w:after="100" w:afterAutospacing="1" w:line="240" w:lineRule="auto"/>
      <w:ind w:firstLine="0"/>
      <w:jc w:val="left"/>
    </w:pPr>
    <w:rPr>
      <w:rFonts w:eastAsia="Times New Roman" w:cs="Times New Roman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AF2BF1"/>
    <w:rPr>
      <w:color w:val="605E5C"/>
      <w:shd w:val="clear" w:color="auto" w:fill="E1DFDD"/>
    </w:rPr>
  </w:style>
  <w:style w:type="paragraph" w:customStyle="1" w:styleId="a1">
    <w:name w:val="متن اصلی"/>
    <w:basedOn w:val="Normal"/>
    <w:autoRedefine/>
    <w:qFormat/>
    <w:rsid w:val="005E446E"/>
    <w:pPr>
      <w:shd w:val="clear" w:color="auto" w:fill="FFFFFF"/>
      <w:spacing w:before="240" w:after="120" w:line="276" w:lineRule="auto"/>
    </w:pPr>
    <w:rPr>
      <w:rFonts w:ascii="Cambria Math" w:eastAsia="SimSun" w:hAnsi="Cambria Math"/>
      <w:i/>
      <w:color w:val="000000"/>
      <w:sz w:val="22"/>
      <w:szCs w:val="26"/>
      <w:lang w:eastAsia="zh-CN" w:bidi="fa-IR"/>
    </w:rPr>
  </w:style>
  <w:style w:type="paragraph" w:customStyle="1" w:styleId="a2">
    <w:name w:val="فصل"/>
    <w:next w:val="Normal"/>
    <w:link w:val="Char1"/>
    <w:qFormat/>
    <w:rsid w:val="005E446E"/>
    <w:pPr>
      <w:widowControl w:val="0"/>
      <w:pBdr>
        <w:bottom w:val="single" w:sz="4" w:space="1" w:color="auto"/>
      </w:pBdr>
      <w:tabs>
        <w:tab w:val="center" w:pos="4253"/>
      </w:tabs>
      <w:bidi/>
      <w:spacing w:before="2040" w:after="0" w:line="360" w:lineRule="auto"/>
      <w:outlineLvl w:val="0"/>
    </w:pPr>
    <w:rPr>
      <w:rFonts w:ascii="Times New Roman Bold" w:eastAsia="Times New Roman" w:hAnsi="Times New Roman Bold" w:cs="B Titr"/>
      <w:b/>
      <w:bCs/>
      <w:sz w:val="56"/>
      <w:szCs w:val="56"/>
      <w:lang w:bidi="ar-IQ"/>
    </w:rPr>
  </w:style>
  <w:style w:type="character" w:customStyle="1" w:styleId="Char1">
    <w:name w:val="فصل Char"/>
    <w:link w:val="a2"/>
    <w:rsid w:val="005E446E"/>
    <w:rPr>
      <w:rFonts w:ascii="Times New Roman Bold" w:eastAsia="Times New Roman" w:hAnsi="Times New Roman Bold" w:cs="B Titr"/>
      <w:b/>
      <w:bCs/>
      <w:sz w:val="56"/>
      <w:szCs w:val="56"/>
      <w:lang w:bidi="ar-IQ"/>
    </w:rPr>
  </w:style>
  <w:style w:type="paragraph" w:customStyle="1" w:styleId="a3">
    <w:name w:val="ساب تیتر"/>
    <w:basedOn w:val="Normal"/>
    <w:link w:val="Char2"/>
    <w:qFormat/>
    <w:rsid w:val="00B1133F"/>
    <w:pPr>
      <w:keepNext/>
      <w:keepLines/>
      <w:bidi w:val="0"/>
      <w:ind w:firstLine="0"/>
      <w:jc w:val="center"/>
      <w:outlineLvl w:val="0"/>
    </w:pPr>
    <w:rPr>
      <w:rFonts w:ascii="Calibri" w:eastAsia="Times New Roman" w:hAnsi="Calibri"/>
      <w:bCs/>
      <w:lang w:bidi="fa-IR"/>
    </w:rPr>
  </w:style>
  <w:style w:type="character" w:customStyle="1" w:styleId="Char2">
    <w:name w:val="ساب تیتر Char"/>
    <w:link w:val="a3"/>
    <w:rsid w:val="00B1133F"/>
    <w:rPr>
      <w:rFonts w:ascii="Calibri" w:eastAsia="Times New Roman" w:hAnsi="Calibri" w:cs="B Nazanin"/>
      <w:bCs/>
      <w:sz w:val="24"/>
      <w:szCs w:val="28"/>
      <w:lang w:bidi="fa-IR"/>
    </w:rPr>
  </w:style>
  <w:style w:type="character" w:customStyle="1" w:styleId="ListParagraphChar">
    <w:name w:val="List Paragraph Char"/>
    <w:link w:val="ListParagraph"/>
    <w:uiPriority w:val="34"/>
    <w:rsid w:val="00BB5518"/>
    <w:rPr>
      <w:rFonts w:ascii="Times New Roman" w:hAnsi="Times New Roman" w:cs="B Nazanin"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98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97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8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4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13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43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3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1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2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23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9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0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3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30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6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3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67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715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860300">
                  <w:marLeft w:val="0"/>
                  <w:marRight w:val="0"/>
                  <w:marTop w:val="45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3719385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333333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6375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035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3.jpe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image" Target="media/image7.jpe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9329C24-02E4-4BDA-B573-A7BEC81F36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7</Pages>
  <Words>902</Words>
  <Characters>5146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tiau</Company>
  <LinksUpToDate>false</LinksUpToDate>
  <CharactersWithSpaces>6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horbanian</dc:creator>
  <cp:lastModifiedBy>Environment N.106</cp:lastModifiedBy>
  <cp:revision>14</cp:revision>
  <cp:lastPrinted>2025-05-24T22:21:00Z</cp:lastPrinted>
  <dcterms:created xsi:type="dcterms:W3CDTF">2025-05-24T22:10:00Z</dcterms:created>
  <dcterms:modified xsi:type="dcterms:W3CDTF">2025-09-20T05:26:00Z</dcterms:modified>
</cp:coreProperties>
</file>